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0DF1" w:rsidRPr="00F4550C" w:rsidRDefault="00FA0DF1" w:rsidP="00FA0DF1">
      <w:pPr>
        <w:pStyle w:val="Heading1"/>
        <w:rPr>
          <w:rFonts w:ascii="Times New Roman" w:hAnsi="Times New Roman" w:cs="Times New Roman"/>
          <w:color w:val="auto"/>
          <w:sz w:val="28"/>
        </w:rPr>
      </w:pPr>
      <w:bookmarkStart w:id="0" w:name="_Toc508189751"/>
      <w:r w:rsidRPr="00F4550C">
        <w:rPr>
          <w:rFonts w:ascii="Times New Roman" w:hAnsi="Times New Roman" w:cs="Times New Roman"/>
          <w:color w:val="auto"/>
          <w:sz w:val="28"/>
        </w:rPr>
        <w:t>2. Methods</w:t>
      </w:r>
      <w:bookmarkEnd w:id="0"/>
    </w:p>
    <w:p w:rsidR="00FA0DF1" w:rsidRPr="00F4550C" w:rsidRDefault="00FA0DF1" w:rsidP="00FA0DF1">
      <w:pPr>
        <w:rPr>
          <w:rFonts w:ascii="Times New Roman" w:hAnsi="Times New Roman" w:cs="Times New Roman"/>
        </w:rPr>
      </w:pPr>
    </w:p>
    <w:p w:rsidR="00FA0DF1" w:rsidRPr="00F4550C" w:rsidRDefault="00FA0DF1" w:rsidP="00FA0DF1">
      <w:pPr>
        <w:pStyle w:val="Heading2"/>
        <w:rPr>
          <w:rFonts w:ascii="Times New Roman" w:hAnsi="Times New Roman" w:cs="Times New Roman"/>
          <w:color w:val="auto"/>
        </w:rPr>
      </w:pPr>
      <w:bookmarkStart w:id="1" w:name="_Toc508189752"/>
      <w:r w:rsidRPr="00F4550C">
        <w:rPr>
          <w:rFonts w:ascii="Times New Roman" w:hAnsi="Times New Roman" w:cs="Times New Roman"/>
          <w:color w:val="auto"/>
        </w:rPr>
        <w:t>2.1 Participants</w:t>
      </w:r>
      <w:bookmarkEnd w:id="1"/>
    </w:p>
    <w:p w:rsidR="00FA0DF1" w:rsidRPr="00F4550C" w:rsidRDefault="00FA0DF1" w:rsidP="00FA0DF1">
      <w:pPr>
        <w:rPr>
          <w:rFonts w:ascii="Times New Roman" w:hAnsi="Times New Roman" w:cs="Times New Roman"/>
        </w:rPr>
      </w:pPr>
    </w:p>
    <w:p w:rsidR="00FA0DF1" w:rsidRDefault="00FA0DF1" w:rsidP="00FA0D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For the experiment Thirteen healthy, right-handed medicine students from the University of Marburg (7 males and 6 females) were recruited. Each of them took part in an MRI introduction course to familiarize themselves method and to experience having an MRI scan performed on themselves. Subjects were additionally offered to participate in an fMRI experiment. If they agreed, subjects were asked permission to have an EEG recording added to the experiment. In exchange, they were provided an anatomical scan of their brain. Subjects were excluded from the experiment if they were not between 18 and 35 years old, reported impaired vision, left-handedness, prior experience with the task, current use of prescription drugs and acute or a history of neurological or psychiatric disorders. All subjects were between 18 and 32 years old (M = 23.23, SD = 4.28). Participants provided informed consent after they were given a summary of the risks and requirements involved as well as a rough outlet of the experimental procedure. </w:t>
      </w:r>
      <w:r>
        <w:rPr>
          <w:rFonts w:ascii="Times New Roman" w:hAnsi="Times New Roman" w:cs="Times New Roman"/>
          <w:sz w:val="24"/>
          <w:szCs w:val="24"/>
        </w:rPr>
        <w:t xml:space="preserve">A summary of all subject information can be found in Table 1. </w:t>
      </w:r>
      <w:r w:rsidRPr="00F4550C">
        <w:rPr>
          <w:rFonts w:ascii="Times New Roman" w:hAnsi="Times New Roman" w:cs="Times New Roman"/>
          <w:sz w:val="24"/>
          <w:szCs w:val="24"/>
        </w:rPr>
        <w:t>This study was approved by the local ethics committee at the Department of Psychology.</w:t>
      </w:r>
    </w:p>
    <w:p w:rsidR="00FA0DF1" w:rsidRDefault="00FA0DF1" w:rsidP="00FA0DF1">
      <w:pPr>
        <w:spacing w:after="0" w:line="360" w:lineRule="auto"/>
        <w:ind w:firstLine="425"/>
        <w:jc w:val="both"/>
        <w:rPr>
          <w:rFonts w:ascii="Times New Roman" w:hAnsi="Times New Roman" w:cs="Times New Roman"/>
          <w:sz w:val="24"/>
          <w:szCs w:val="24"/>
        </w:rPr>
      </w:pPr>
    </w:p>
    <w:p w:rsidR="00FA0DF1" w:rsidRPr="00F4550C" w:rsidRDefault="00FA0DF1" w:rsidP="00FA0DF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Table 1</w:t>
      </w:r>
    </w:p>
    <w:p w:rsidR="00FA0DF1" w:rsidRPr="00F4550C" w:rsidRDefault="00FA0DF1" w:rsidP="00FA0DF1">
      <w:pPr>
        <w:spacing w:after="0" w:line="360" w:lineRule="auto"/>
        <w:ind w:firstLine="425"/>
        <w:jc w:val="both"/>
        <w:rPr>
          <w:rFonts w:ascii="Times New Roman" w:hAnsi="Times New Roman" w:cs="Times New Roman"/>
        </w:rPr>
      </w:pPr>
    </w:p>
    <w:p w:rsidR="00FA0DF1" w:rsidRPr="00F4550C" w:rsidRDefault="00FA0DF1" w:rsidP="00FA0DF1">
      <w:pPr>
        <w:pStyle w:val="Heading2"/>
        <w:rPr>
          <w:rFonts w:ascii="Times New Roman" w:hAnsi="Times New Roman" w:cs="Times New Roman"/>
          <w:color w:val="auto"/>
        </w:rPr>
      </w:pPr>
      <w:bookmarkStart w:id="2" w:name="_Toc508189753"/>
      <w:r w:rsidRPr="00F4550C">
        <w:rPr>
          <w:rFonts w:ascii="Times New Roman" w:hAnsi="Times New Roman" w:cs="Times New Roman"/>
          <w:color w:val="auto"/>
        </w:rPr>
        <w:t>2.2 Experimental Design and Setup</w:t>
      </w:r>
      <w:bookmarkEnd w:id="2"/>
    </w:p>
    <w:p w:rsidR="00FA0DF1" w:rsidRPr="00F4550C" w:rsidRDefault="00FA0DF1" w:rsidP="00FA0DF1">
      <w:pPr>
        <w:rPr>
          <w:rFonts w:ascii="Times New Roman" w:hAnsi="Times New Roman" w:cs="Times New Roman"/>
        </w:rPr>
      </w:pPr>
    </w:p>
    <w:p w:rsidR="00FA0DF1" w:rsidRPr="00F4550C" w:rsidRDefault="00FA0DF1" w:rsidP="00FA0DF1">
      <w:pPr>
        <w:pStyle w:val="Heading3"/>
        <w:ind w:left="720"/>
        <w:rPr>
          <w:rFonts w:ascii="Times New Roman" w:hAnsi="Times New Roman" w:cs="Times New Roman"/>
          <w:color w:val="auto"/>
        </w:rPr>
      </w:pPr>
      <w:bookmarkStart w:id="3" w:name="_Toc508189754"/>
      <w:r w:rsidRPr="00F4550C">
        <w:rPr>
          <w:rFonts w:ascii="Times New Roman" w:hAnsi="Times New Roman" w:cs="Times New Roman"/>
          <w:color w:val="auto"/>
        </w:rPr>
        <w:t>2.2.1 General Procedure</w:t>
      </w:r>
      <w:bookmarkEnd w:id="3"/>
    </w:p>
    <w:p w:rsidR="00FA0DF1" w:rsidRPr="00F4550C" w:rsidRDefault="00FA0DF1" w:rsidP="00FA0DF1">
      <w:pPr>
        <w:pStyle w:val="Heading3"/>
        <w:spacing w:line="360" w:lineRule="auto"/>
        <w:rPr>
          <w:rFonts w:ascii="Times New Roman" w:hAnsi="Times New Roman" w:cs="Times New Roman"/>
          <w:color w:val="auto"/>
        </w:rPr>
      </w:pPr>
    </w:p>
    <w:p w:rsidR="00FA0DF1" w:rsidRPr="00F4550C" w:rsidRDefault="00FA0DF1" w:rsidP="00FA0D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All experiments were performed on the premises of the section for brainimaging located at the clinic for psychiatry and psychotherapy at the Department of Medicine in Marburg. When subjects arrived at the clinic, they were greeted and asked to take a seat in front of a desk in a comfortable office chair in a light-attenuated room. The desk was empty, except for a few sheets of paper, a stop watch and a pen. Starting from this point, all experimental procedures were documented on the standardized protocol (see Appendix 1).</w:t>
      </w:r>
    </w:p>
    <w:p w:rsidR="00FA0DF1" w:rsidRPr="00F4550C" w:rsidRDefault="00FA0DF1" w:rsidP="00FA0D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Next, subjects were provided an oral overview of the following proceedings (i.e., conditions for participation, informed consent, etc.) and the study’s background. Then, they were handed the written version of the informed consent as well as a metal anamnesis to assess risk factors for the application of fMRI and to ensure the subject’s safety (see Appendix 2 and </w:t>
      </w:r>
      <w:r w:rsidRPr="00F4550C">
        <w:rPr>
          <w:rFonts w:ascii="Times New Roman" w:hAnsi="Times New Roman" w:cs="Times New Roman"/>
          <w:sz w:val="24"/>
          <w:szCs w:val="24"/>
        </w:rPr>
        <w:lastRenderedPageBreak/>
        <w:t xml:space="preserve">3). The latter was used to ensure that there were no pieces of metal or electrical devices permanently attached to the subject’s body. On request subjects could receive a written report, describing the study’s background, risks and conditions of participation in detail. </w:t>
      </w:r>
    </w:p>
    <w:p w:rsidR="00FA0DF1" w:rsidRPr="00F4550C" w:rsidRDefault="00FA0DF1" w:rsidP="00FA0D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If the subject had filled out all forms and had no further questions, the interviewer conducted pre-experimental interview (see Appendix 4), in order to assess demographic  and personal data (i.e., age, highest academic degree, average grades). Further, to control for the influence of stable capacities for informational load, the Digit Symbol Coding Test from the German version of the Wechsler Intelligence Scale for Adults </w:t>
      </w:r>
      <w:r w:rsidRPr="00F4550C">
        <w:rPr>
          <w:rFonts w:ascii="Times New Roman" w:hAnsi="Times New Roman" w:cs="Times New Roman"/>
          <w:sz w:val="24"/>
          <w:szCs w:val="24"/>
        </w:rPr>
        <w:fldChar w:fldCharType="begin" w:fldLock="1"/>
      </w:r>
      <w:r w:rsidRPr="00F4550C">
        <w:rPr>
          <w:rFonts w:ascii="Times New Roman" w:hAnsi="Times New Roman" w:cs="Times New Roman"/>
          <w:sz w:val="24"/>
          <w:szCs w:val="24"/>
        </w:rPr>
        <w:instrText>ADDIN CSL_CITATION { "citationItems" : [ { "id" : "ITEM-1", "itemData" : { "author" : [ { "dropping-particle" : "", "family" : "Petermann", "given" : "F", "non-dropping-particle" : "", "parse-names" : false, "suffix" : "" } ], "id" : "ITEM-1", "issued" : { "date-parts" : [ [ "2012" ] ] }, "title" : "Wechsler Adult Intelligence Scale (WAIS-IV; deutsche Version)", "type" : "article-journal" }, "uris" : [ "http://www.mendeley.com/documents/?uuid=20e00abb-155b-3f30-bb7a-12ce796e20ac" ] } ], "mendeley" : { "formattedCitation" : "(Petermann, 2012)", "manualFormatting" : "(WAIS-IV, fourth eidition; Petermann, 2012)", "plainTextFormattedCitation" : "(Petermann, 2012)", "previouslyFormattedCitation" : "(Petermann, 2012)" }, "properties" : {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WAIS-IV, fourth eidition; Petermann, 2012)</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was administered as a pretest (see Appendix 5). This measure was also included to enrich the battery of behavioral and self-report variables, which should be predictable by brain activation, with a cognitive test.</w:t>
      </w:r>
    </w:p>
    <w:p w:rsidR="00FA0DF1" w:rsidRPr="00F4550C" w:rsidRDefault="00FA0DF1" w:rsidP="00FA0DF1">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sz w:val="24"/>
          <w:szCs w:val="24"/>
          <w:lang w:val="en-US"/>
        </w:rPr>
        <w:t xml:space="preserve">Afterwards, subjects were brought into the MRI control room, where they could change into a hospital gown. This was offered to prevent soiling the participants’ private clothing with gel from the EEG and ECG electrodes at the head and upper back. While subjects sat in a chair in front of the computer running the EEG and ECG recording software, the experimenter could check the signal quality (i.e., electrical impedance, voltage at each electrode). </w:t>
      </w:r>
      <w:r w:rsidRPr="00F4550C">
        <w:rPr>
          <w:rFonts w:ascii="Times New Roman" w:hAnsi="Times New Roman" w:cs="Times New Roman"/>
          <w:noProof/>
          <w:sz w:val="24"/>
          <w:szCs w:val="24"/>
          <w:lang w:val="en-GB"/>
        </w:rPr>
        <w:t>Two sizes of EEG</w:t>
      </w:r>
      <w:r>
        <w:rPr>
          <w:rFonts w:ascii="Times New Roman" w:hAnsi="Times New Roman" w:cs="Times New Roman"/>
          <w:noProof/>
          <w:sz w:val="24"/>
          <w:szCs w:val="24"/>
          <w:lang w:val="en-GB"/>
        </w:rPr>
        <w:t xml:space="preserve"> caps were available (size 56 cm and 58</w:t>
      </w:r>
      <w:r w:rsidRPr="00F4550C">
        <w:rPr>
          <w:rFonts w:ascii="Times New Roman" w:hAnsi="Times New Roman" w:cs="Times New Roman"/>
          <w:noProof/>
          <w:sz w:val="24"/>
          <w:szCs w:val="24"/>
          <w:lang w:val="en-GB"/>
        </w:rPr>
        <w:t xml:space="preserve"> cm) with mounts for 31 ring electrodes plus one grounding (AFz) and one reference channel (FCz) on the fronto-anterior and fronto-central scalp positions, respecitvely.</w:t>
      </w:r>
    </w:p>
    <w:p w:rsidR="00FA0DF1" w:rsidRPr="00F4550C" w:rsidRDefault="00FA0DF1" w:rsidP="00FA0DF1">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Before the EEG cap was put on, skin portions that would be covered were cleaned with Isopropanol (70%), followed by measuring the subject’s head circumference. By assessing the distances between the left and right preauricular points as well as between the nasion below the forehead and the inion at the back of the head, the central vertex point (Cz) was marked as the intersection of the two axes </w:t>
      </w:r>
      <w:r w:rsidRPr="00F4550C">
        <w:rPr>
          <w:rFonts w:ascii="Times New Roman" w:hAnsi="Times New Roman" w:cs="Times New Roman"/>
          <w:noProof/>
          <w:sz w:val="24"/>
          <w:szCs w:val="24"/>
          <w:lang w:val="en-GB"/>
        </w:rPr>
        <w:fldChar w:fldCharType="begin" w:fldLock="1"/>
      </w:r>
      <w:r>
        <w:rPr>
          <w:rFonts w:ascii="Times New Roman" w:hAnsi="Times New Roman" w:cs="Times New Roman"/>
          <w:noProof/>
          <w:sz w:val="24"/>
          <w:szCs w:val="24"/>
          <w:lang w:val="en-GB"/>
        </w:rPr>
        <w:instrText>ADDIN CSL_CITATION { "citationItems" : [ { "id" : "ITEM-1", "itemData" : { "DOI" : "10.1016/0013-4694(58)90053-1", "ISBN" : "0013-4694", "ISSN" : "00134694", "PMID" : "10590970", "abstract" : "CiteULike organises scholarly (or academic) papers or literature and provides bibliographic (which means it makes bibliographies) for universities and higher education establishments. It helps undergraduates and postgraduates. People studying for PhDs or in postdoctoral ...", "author" : [ { "dropping-particle" : "", "family" : "Klem", "given" : "G", "non-dropping-particle" : "", "parse-names" : false, "suffix" : "" }, { "dropping-particle" : "", "family" : "L\u00fcders", "given" : "H", "non-dropping-particle" : "", "parse-names" : false, "suffix" : "" }, { "dropping-particle" : "", "family" : "Jasper", "given" : "HH", "non-dropping-particle" : "", "parse-names" : false, "suffix" : "" }, { "dropping-particle" : "", "family" : "Elger", "given" : "C", "non-dropping-particle" : "", "parse-names" : false, "suffix" : "" } ], "container-title" : "Electroencephalography and Clinical Neurophysiology", "id" : "ITEM-1", "issue" : "2", "issued" : { "date-parts" : [ [ "1999" ] ] }, "page" : "371-375", "title" : "The ten-twenty electrode system of the International Federation", "type" : "article-journal", "volume" : "10" }, "uris" : [ "http://www.mendeley.com/documents/?uuid=3fc70072-15cc-39d7-bfa4-e9bfb0da1914" ] } ], "mendeley" : { "formattedCitation" : "(Klem, L\u00fcders, Jasper, &amp; Elger, 1999)", "plainTextFormattedCitation" : "(Klem, L\u00fcders, Jasper, &amp; Elger, 1999)", "previouslyFormattedCitation" : "(Klem, L\u00fcders, Jasper, &amp; Elger, 1999)" }, "properties" : {  }, "schema" : "https://github.com/citation-style-language/schema/raw/master/csl-citation.json" }</w:instrText>
      </w:r>
      <w:r w:rsidRPr="00F4550C">
        <w:rPr>
          <w:rFonts w:ascii="Times New Roman" w:hAnsi="Times New Roman" w:cs="Times New Roman"/>
          <w:noProof/>
          <w:sz w:val="24"/>
          <w:szCs w:val="24"/>
          <w:lang w:val="en-GB"/>
        </w:rPr>
        <w:fldChar w:fldCharType="separate"/>
      </w:r>
      <w:r w:rsidRPr="00F4550C">
        <w:rPr>
          <w:rFonts w:ascii="Times New Roman" w:hAnsi="Times New Roman" w:cs="Times New Roman"/>
          <w:noProof/>
          <w:sz w:val="24"/>
          <w:szCs w:val="24"/>
          <w:lang w:val="en-GB"/>
        </w:rPr>
        <w:t>(Klem, Lüders, Jasper, &amp; Elger, 1999)</w:t>
      </w:r>
      <w:r w:rsidRPr="00F4550C">
        <w:rPr>
          <w:rFonts w:ascii="Times New Roman" w:hAnsi="Times New Roman" w:cs="Times New Roman"/>
          <w:noProof/>
          <w:sz w:val="24"/>
          <w:szCs w:val="24"/>
          <w:lang w:val="en-GB"/>
        </w:rPr>
        <w:fldChar w:fldCharType="end"/>
      </w:r>
      <w:r w:rsidRPr="00F4550C">
        <w:rPr>
          <w:rFonts w:ascii="Times New Roman" w:hAnsi="Times New Roman" w:cs="Times New Roman"/>
          <w:noProof/>
          <w:sz w:val="24"/>
          <w:szCs w:val="24"/>
          <w:lang w:val="en-GB"/>
        </w:rPr>
        <w:t>. The EEG cap was then put on at this central position. An elastic chin band prevented the cap from sliding.</w:t>
      </w:r>
    </w:p>
    <w:p w:rsidR="00FA0DF1" w:rsidRPr="00F4550C" w:rsidRDefault="00FA0DF1" w:rsidP="00FA0DF1">
      <w:pPr>
        <w:spacing w:after="0" w:line="360" w:lineRule="auto"/>
        <w:ind w:firstLine="425"/>
        <w:jc w:val="both"/>
        <w:rPr>
          <w:rFonts w:ascii="Times New Roman" w:hAnsi="Times New Roman" w:cs="Times New Roman"/>
          <w:noProof/>
          <w:sz w:val="24"/>
          <w:szCs w:val="24"/>
        </w:rPr>
      </w:pPr>
      <w:r w:rsidRPr="00F4550C">
        <w:rPr>
          <w:rFonts w:ascii="Times New Roman" w:hAnsi="Times New Roman" w:cs="Times New Roman"/>
          <w:noProof/>
          <w:sz w:val="24"/>
          <w:szCs w:val="24"/>
        </w:rPr>
        <w:t>Electrical impedances were reduced with a conductive electrolyte gel, containing pumice, as this gel component aids roughening the skin and removes detrimental elements to the electrical conductance such as callus skin or fat. The gel was distributed across the electrode sites, starting with the reference and grounding electrodes. For this purpose blunt plastic syringes were used, after slightly roughening the skin with cotton swabs. These were also applied for pushing away hair blocking the contact of the electrodes to the scalp. All impedances were kept at or below 5 kΩ. At last, the ECG electrode integrated in the EEG system was placed on the upper back. Before the electrode was attached and the impedance was optimized, subjects were asked if they preferred a person of the same sex to execute this step.</w:t>
      </w:r>
    </w:p>
    <w:p w:rsidR="00FA0DF1" w:rsidRPr="00F4550C" w:rsidRDefault="00FA0DF1" w:rsidP="00FA0DF1">
      <w:pPr>
        <w:spacing w:after="0" w:line="360" w:lineRule="auto"/>
        <w:ind w:firstLine="425"/>
        <w:jc w:val="both"/>
        <w:rPr>
          <w:rFonts w:ascii="Times New Roman" w:hAnsi="Times New Roman" w:cs="Times New Roman"/>
          <w:noProof/>
          <w:sz w:val="24"/>
          <w:szCs w:val="24"/>
        </w:rPr>
      </w:pPr>
      <w:r w:rsidRPr="00F4550C">
        <w:rPr>
          <w:rFonts w:ascii="Times New Roman" w:hAnsi="Times New Roman" w:cs="Times New Roman"/>
          <w:noProof/>
          <w:sz w:val="24"/>
          <w:szCs w:val="24"/>
        </w:rPr>
        <w:lastRenderedPageBreak/>
        <w:t xml:space="preserve">When the EEG and ECG signal were optimal, subjects were lead into the scanning room to the MRI bore. Here, several measures, as can be read in protocols from Ritter and Villringer </w:t>
      </w:r>
      <w:r w:rsidRPr="00F4550C">
        <w:rPr>
          <w:rFonts w:ascii="Times New Roman" w:hAnsi="Times New Roman" w:cs="Times New Roman"/>
          <w:noProof/>
          <w:sz w:val="24"/>
          <w:szCs w:val="24"/>
        </w:rPr>
        <w:fldChar w:fldCharType="begin" w:fldLock="1"/>
      </w:r>
      <w:r w:rsidRPr="00F4550C">
        <w:rPr>
          <w:rFonts w:ascii="Times New Roman" w:hAnsi="Times New Roman" w:cs="Times New Roman"/>
          <w:noProof/>
          <w:sz w:val="24"/>
          <w:szCs w:val="24"/>
        </w:rPr>
        <w:instrText>ADDIN CSL_CITATION { "citationItems" : [ { "id" : "ITEM-1", "itemData" : { "author" : [ { "dropping-particle" : "", "family" : "Ritter", "given" : "P", "non-dropping-particle" : "", "parse-names" : false, "suffix" : "" }, { "dropping-particle" : "", "family" : "Villringer", "given" : "A", "non-dropping-particle" : "", "parse-names" : false, "suffix" : "" } ], "container-title" : "Neuroscience &amp; Biobehavioral Reviews", "id" : "ITEM-1", "issued" : { "date-parts" : [ [ "2006" ] ] }, "title" : "Simultaneous Eeg\u2013fmri", "type" : "article-journal" }, "uris" : [ "http://www.mendeley.com/documents/?uuid=3fcc5260-0f8d-3d4b-be68-7a896cb4752c" ] } ], "mendeley" : { "formattedCitation" : "(Ritter &amp; Villringer, 2006)", "manualFormatting" : "(2006)", "plainTextFormattedCitation" : "(Ritter &amp; Villringer, 2006)", "previouslyFormattedCitation" : "(Ritter &amp; Villringer, 2006)" }, "properties" : {  }, "schema" : "https://github.com/citation-style-language/schema/raw/master/csl-citation.json" }</w:instrText>
      </w:r>
      <w:r w:rsidRPr="00F4550C">
        <w:rPr>
          <w:rFonts w:ascii="Times New Roman" w:hAnsi="Times New Roman" w:cs="Times New Roman"/>
          <w:noProof/>
          <w:sz w:val="24"/>
          <w:szCs w:val="24"/>
        </w:rPr>
        <w:fldChar w:fldCharType="separate"/>
      </w:r>
      <w:r w:rsidRPr="00F4550C">
        <w:rPr>
          <w:rFonts w:ascii="Times New Roman" w:hAnsi="Times New Roman" w:cs="Times New Roman"/>
          <w:noProof/>
          <w:sz w:val="24"/>
          <w:szCs w:val="24"/>
        </w:rPr>
        <w:t>(2006)</w:t>
      </w:r>
      <w:r w:rsidRPr="00F4550C">
        <w:rPr>
          <w:rFonts w:ascii="Times New Roman" w:hAnsi="Times New Roman" w:cs="Times New Roman"/>
          <w:noProof/>
          <w:sz w:val="24"/>
          <w:szCs w:val="24"/>
        </w:rPr>
        <w:fldChar w:fldCharType="end"/>
      </w:r>
      <w:r w:rsidRPr="00F4550C">
        <w:rPr>
          <w:rFonts w:ascii="Times New Roman" w:hAnsi="Times New Roman" w:cs="Times New Roman"/>
          <w:noProof/>
          <w:sz w:val="24"/>
          <w:szCs w:val="24"/>
        </w:rPr>
        <w:t xml:space="preserve"> or Mullinger, Castellone, &amp; Bowtell </w:t>
      </w:r>
      <w:r w:rsidRPr="00F4550C">
        <w:rPr>
          <w:rFonts w:ascii="Times New Roman" w:hAnsi="Times New Roman" w:cs="Times New Roman"/>
          <w:noProof/>
          <w:sz w:val="24"/>
          <w:szCs w:val="24"/>
        </w:rPr>
        <w:fldChar w:fldCharType="begin" w:fldLock="1"/>
      </w:r>
      <w:r w:rsidRPr="00F4550C">
        <w:rPr>
          <w:rFonts w:ascii="Times New Roman" w:hAnsi="Times New Roman" w:cs="Times New Roman"/>
          <w:noProof/>
          <w:sz w:val="24"/>
          <w:szCs w:val="24"/>
        </w:rPr>
        <w:instrText>ADDIN CSL_CITATION { "citationItems" : [ { "id" : "ITEM-1", "itemData" : { "DOI" : "10.3791/50283", "ISSN" : "1940-087X", "author" : [ { "dropping-particle" : "", "family" : "Mullinger", "given" : "Karen J.", "non-dropping-particle" : "", "parse-names" : false, "suffix" : "" }, { "dropping-particle" : "", "family" : "Castellone", "given" : "Pierluigi", "non-dropping-particle" : "", "parse-names" : false, "suffix" : "" }, { "dropping-particle" : "", "family" : "Bowtell", "given" : "Richard", "non-dropping-particle" : "", "parse-names" : false, "suffix" : "" } ], "container-title" : "Journal of Visualized Experiments", "id" : "ITEM-1", "issue" : "76", "issued" : { "date-parts" : [ [ "2013", "6", "3" ] ] }, "page" : "e50283-e50283", "title" : "Best Current Practice for Obtaining High Quality EEG Data During Simultaneous fMRI", "type" : "article-journal" }, "uris" : [ "http://www.mendeley.com/documents/?uuid=1afdeb71-34d6-3866-9d21-c90944db3ff1" ] } ], "mendeley" : { "formattedCitation" : "(Mullinger, Castellone, &amp; Bowtell, 2013)", "manualFormatting" : "(2013)", "plainTextFormattedCitation" : "(Mullinger, Castellone, &amp; Bowtell, 2013)", "previouslyFormattedCitation" : "(Mullinger, Castellone, &amp; Bowtell, 2013)" }, "properties" : {  }, "schema" : "https://github.com/citation-style-language/schema/raw/master/csl-citation.json" }</w:instrText>
      </w:r>
      <w:r w:rsidRPr="00F4550C">
        <w:rPr>
          <w:rFonts w:ascii="Times New Roman" w:hAnsi="Times New Roman" w:cs="Times New Roman"/>
          <w:noProof/>
          <w:sz w:val="24"/>
          <w:szCs w:val="24"/>
        </w:rPr>
        <w:fldChar w:fldCharType="separate"/>
      </w:r>
      <w:r w:rsidRPr="00F4550C">
        <w:rPr>
          <w:rFonts w:ascii="Times New Roman" w:hAnsi="Times New Roman" w:cs="Times New Roman"/>
          <w:noProof/>
          <w:sz w:val="24"/>
          <w:szCs w:val="24"/>
        </w:rPr>
        <w:t>(2013)</w:t>
      </w:r>
      <w:r w:rsidRPr="00F4550C">
        <w:rPr>
          <w:rFonts w:ascii="Times New Roman" w:hAnsi="Times New Roman" w:cs="Times New Roman"/>
          <w:noProof/>
          <w:sz w:val="24"/>
          <w:szCs w:val="24"/>
        </w:rPr>
        <w:fldChar w:fldCharType="end"/>
      </w:r>
      <w:r w:rsidRPr="00F4550C">
        <w:rPr>
          <w:rFonts w:ascii="Times New Roman" w:hAnsi="Times New Roman" w:cs="Times New Roman"/>
          <w:noProof/>
          <w:sz w:val="24"/>
          <w:szCs w:val="24"/>
        </w:rPr>
        <w:t xml:space="preserve">, were met to achieve optimal data quality. For a detailed description on these measures specific for simultaneous recordings, see section 2.3.2. </w:t>
      </w:r>
      <w:r w:rsidRPr="00F4550C">
        <w:rPr>
          <w:rFonts w:ascii="Times New Roman" w:hAnsi="Times New Roman" w:cs="Times New Roman"/>
          <w:sz w:val="24"/>
          <w:szCs w:val="24"/>
        </w:rPr>
        <w:t xml:space="preserve">During the entire time in the scanner, subjects were able to communicate with the experimenter via a two-way intercom system connecting the two adjacent rooms. </w:t>
      </w:r>
    </w:p>
    <w:p w:rsidR="00FA0DF1" w:rsidRPr="00F4550C" w:rsidRDefault="00FA0DF1" w:rsidP="00FA0D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ollowing an anatomical T1-weighted scan, subjects were introduced to the DPX (see section 2.2.2) on ten slides with written instructions. When they felt confident, they could start with 18 practice trials. As opposed to the subsequent four experimental blocks, subjects received feedback on their performance (‘correct’, ‘incorrect’, ‘too slow’, ‘too early, please wait for the probe’). The feedback was initially given to make sure subjects had properly understood the task. Before the experiment and the functional data acquisition was started, subjects were asked one last time if they were well and ready to begin. From that point on, not counting practice trials and instructions, the experiment lasted approximately 32 minutes.</w:t>
      </w:r>
    </w:p>
    <w:p w:rsidR="00FA0DF1" w:rsidRPr="00F4550C" w:rsidRDefault="00FA0DF1" w:rsidP="00FA0D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Finally, when the task was over, subjects were moved out of the scanner, freed of all EEG equipment and provided the opportunity to wash their hair and back. When they had cleaned themselves, all subjects participated in a post-experimental interview (see Appendix 6). Among other questions, they were asked how they rated their task performance on a scale of one to ten and which ideas they had on the purpose of the task. Concluding the experiment, subjects were informed about the background of the task and the complete purposes of the study (i.e., psychological mechanisms involved in DPX, clinical applications). In case they were interested, subjects could indicate if they wanted to be notified of the results of the study.  </w:t>
      </w:r>
    </w:p>
    <w:p w:rsidR="00FA0DF1" w:rsidRPr="00F4550C" w:rsidRDefault="00FA0DF1" w:rsidP="00FA0DF1">
      <w:pPr>
        <w:rPr>
          <w:rFonts w:ascii="Times New Roman" w:hAnsi="Times New Roman" w:cs="Times New Roman"/>
        </w:rPr>
      </w:pPr>
    </w:p>
    <w:p w:rsidR="00FA0DF1" w:rsidRPr="00F4550C" w:rsidRDefault="00FA0DF1" w:rsidP="00FA0DF1">
      <w:pPr>
        <w:pStyle w:val="Heading3"/>
        <w:ind w:left="720"/>
        <w:rPr>
          <w:rFonts w:ascii="Times New Roman" w:hAnsi="Times New Roman" w:cs="Times New Roman"/>
          <w:color w:val="auto"/>
        </w:rPr>
      </w:pPr>
      <w:bookmarkStart w:id="4" w:name="_Toc508189755"/>
      <w:r w:rsidRPr="00F4550C">
        <w:rPr>
          <w:rFonts w:ascii="Times New Roman" w:hAnsi="Times New Roman" w:cs="Times New Roman"/>
          <w:color w:val="auto"/>
        </w:rPr>
        <w:t>2.2.2 DPX Paradigm</w:t>
      </w:r>
      <w:bookmarkEnd w:id="4"/>
    </w:p>
    <w:p w:rsidR="00FA0DF1" w:rsidRPr="00F4550C" w:rsidRDefault="00FA0DF1" w:rsidP="00FA0DF1">
      <w:pPr>
        <w:pStyle w:val="NoSpacing"/>
        <w:spacing w:line="360" w:lineRule="auto"/>
        <w:ind w:firstLine="567"/>
        <w:jc w:val="both"/>
        <w:rPr>
          <w:rFonts w:ascii="Times New Roman" w:hAnsi="Times New Roman" w:cs="Times New Roman"/>
          <w:noProof/>
          <w:sz w:val="24"/>
          <w:szCs w:val="24"/>
          <w:lang w:val="en-GB"/>
        </w:rPr>
      </w:pPr>
    </w:p>
    <w:p w:rsidR="00FA0DF1" w:rsidRDefault="00FA0DF1" w:rsidP="00FA0DF1">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The DPX </w:t>
      </w:r>
      <w:r>
        <w:rPr>
          <w:rFonts w:ascii="Times New Roman" w:hAnsi="Times New Roman" w:cs="Times New Roman"/>
          <w:noProof/>
          <w:sz w:val="24"/>
          <w:szCs w:val="24"/>
          <w:lang w:val="en-GB"/>
        </w:rPr>
        <w:t>paradigm</w:t>
      </w:r>
      <w:r w:rsidRPr="00F4550C">
        <w:rPr>
          <w:rFonts w:ascii="Times New Roman" w:hAnsi="Times New Roman" w:cs="Times New Roman"/>
          <w:noProof/>
          <w:sz w:val="24"/>
          <w:szCs w:val="24"/>
          <w:lang w:val="en-GB"/>
        </w:rPr>
        <w:t xml:space="preserve"> is a continuous performance task with four different trialtypes (AX, BX, AY, BY) repeated across experimental blocks. Each block consisted of 52 trials. Blocks were separated by </w:t>
      </w:r>
      <w:r>
        <w:rPr>
          <w:rFonts w:ascii="Times New Roman" w:hAnsi="Times New Roman" w:cs="Times New Roman"/>
          <w:noProof/>
          <w:sz w:val="24"/>
          <w:szCs w:val="24"/>
          <w:lang w:val="en-GB"/>
        </w:rPr>
        <w:t xml:space="preserve">fixed </w:t>
      </w:r>
      <w:r w:rsidRPr="00F4550C">
        <w:rPr>
          <w:rFonts w:ascii="Times New Roman" w:hAnsi="Times New Roman" w:cs="Times New Roman"/>
          <w:noProof/>
          <w:sz w:val="24"/>
          <w:szCs w:val="24"/>
          <w:lang w:val="en-GB"/>
        </w:rPr>
        <w:t xml:space="preserve">one minute breaks and preceded by 18 practice trials. </w:t>
      </w:r>
      <w:r>
        <w:rPr>
          <w:rFonts w:ascii="Times New Roman" w:hAnsi="Times New Roman" w:cs="Times New Roman"/>
          <w:noProof/>
          <w:sz w:val="24"/>
          <w:szCs w:val="24"/>
          <w:lang w:val="en-GB"/>
        </w:rPr>
        <w:t>Every</w:t>
      </w:r>
      <w:r w:rsidRPr="00F4550C">
        <w:rPr>
          <w:rFonts w:ascii="Times New Roman" w:hAnsi="Times New Roman" w:cs="Times New Roman"/>
          <w:noProof/>
          <w:sz w:val="24"/>
          <w:szCs w:val="24"/>
          <w:lang w:val="en-GB"/>
        </w:rPr>
        <w:t xml:space="preserve"> trial </w:t>
      </w:r>
      <w:r>
        <w:rPr>
          <w:rFonts w:ascii="Times New Roman" w:hAnsi="Times New Roman" w:cs="Times New Roman"/>
          <w:noProof/>
          <w:sz w:val="24"/>
          <w:szCs w:val="24"/>
          <w:lang w:val="en-GB"/>
        </w:rPr>
        <w:t>entailed the successive presentation of</w:t>
      </w:r>
      <w:r w:rsidRPr="00F4550C">
        <w:rPr>
          <w:rFonts w:ascii="Times New Roman" w:hAnsi="Times New Roman" w:cs="Times New Roman"/>
          <w:noProof/>
          <w:sz w:val="24"/>
          <w:szCs w:val="24"/>
          <w:lang w:val="en-GB"/>
        </w:rPr>
        <w:t xml:space="preserve"> two stimulus types</w:t>
      </w:r>
      <w:r>
        <w:rPr>
          <w:rFonts w:ascii="Times New Roman" w:hAnsi="Times New Roman" w:cs="Times New Roman"/>
          <w:noProof/>
          <w:sz w:val="24"/>
          <w:szCs w:val="24"/>
          <w:lang w:val="en-GB"/>
        </w:rPr>
        <w:t>: one cue, which provided predicitive information about which of two possible goal responses would be required, and one probe, signaling when to show a goal response</w:t>
      </w:r>
      <w:r w:rsidRPr="00F4550C">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Therefore, the DPX task allows for the assessment of early predictions based on goal-related information locked to the cue as well as updating behavioral responses with the onset of the probe.</w:t>
      </w:r>
    </w:p>
    <w:p w:rsidR="00FA0DF1" w:rsidRPr="00F4550C" w:rsidRDefault="00FA0DF1" w:rsidP="00FA0DF1">
      <w:pPr>
        <w:pStyle w:val="NoSpacing"/>
        <w:spacing w:line="360" w:lineRule="auto"/>
        <w:ind w:firstLine="567"/>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w:t>All s</w:t>
      </w:r>
      <w:r w:rsidRPr="00F4550C">
        <w:rPr>
          <w:rFonts w:ascii="Times New Roman" w:hAnsi="Times New Roman" w:cs="Times New Roman"/>
          <w:noProof/>
          <w:sz w:val="24"/>
          <w:szCs w:val="24"/>
          <w:lang w:val="en-GB"/>
        </w:rPr>
        <w:t xml:space="preserve">timuli </w:t>
      </w:r>
      <w:r>
        <w:rPr>
          <w:rFonts w:ascii="Times New Roman" w:hAnsi="Times New Roman" w:cs="Times New Roman"/>
          <w:noProof/>
          <w:sz w:val="24"/>
          <w:szCs w:val="24"/>
          <w:lang w:val="en-GB"/>
        </w:rPr>
        <w:t>were made</w:t>
      </w:r>
      <w:r w:rsidRPr="00F4550C">
        <w:rPr>
          <w:rFonts w:ascii="Times New Roman" w:hAnsi="Times New Roman" w:cs="Times New Roman"/>
          <w:noProof/>
          <w:sz w:val="24"/>
          <w:szCs w:val="24"/>
          <w:lang w:val="en-GB"/>
        </w:rPr>
        <w:t xml:space="preserve"> of dot patterns highlighted with</w:t>
      </w:r>
      <w:r>
        <w:rPr>
          <w:rFonts w:ascii="Times New Roman" w:hAnsi="Times New Roman" w:cs="Times New Roman"/>
          <w:noProof/>
          <w:sz w:val="24"/>
          <w:szCs w:val="24"/>
          <w:lang w:val="en-GB"/>
        </w:rPr>
        <w:t>in a square of nine equidistant</w:t>
      </w:r>
      <w:r w:rsidRPr="00F4550C">
        <w:rPr>
          <w:rFonts w:ascii="Times New Roman" w:hAnsi="Times New Roman" w:cs="Times New Roman"/>
          <w:noProof/>
          <w:sz w:val="24"/>
          <w:szCs w:val="24"/>
          <w:lang w:val="en-GB"/>
        </w:rPr>
        <w:t xml:space="preserve"> blue dots. The first dot pattern (i.e., the cue) was presented in light blue for 100 ms on a white </w:t>
      </w:r>
      <w:r w:rsidRPr="00F4550C">
        <w:rPr>
          <w:rFonts w:ascii="Times New Roman" w:hAnsi="Times New Roman" w:cs="Times New Roman"/>
          <w:noProof/>
          <w:sz w:val="24"/>
          <w:szCs w:val="24"/>
          <w:lang w:val="en-GB"/>
        </w:rPr>
        <w:lastRenderedPageBreak/>
        <w:t>background, followed by a jittered interstimulus interval of 3 to 5 seconds. The second dot pattern (i.e., the probe) was presented in grey. As soon as the probe appeared, subjects had a time window of 800 ms to respond. After 300 ms the probe disappeared. A jittered intertrialinterval of 2.5 to 4.5 seconds separated the probe from the next cue. Thus, the minimum duration of each trial was 6.4 s and the maximum duration 10.4 s.</w:t>
      </w:r>
    </w:p>
    <w:p w:rsidR="00FA0DF1" w:rsidRPr="00F4550C" w:rsidRDefault="00FA0DF1" w:rsidP="00FA0DF1">
      <w:pPr>
        <w:pStyle w:val="NoSpacing"/>
        <w:spacing w:line="360" w:lineRule="auto"/>
        <w:ind w:firstLine="567"/>
        <w:jc w:val="both"/>
        <w:rPr>
          <w:rFonts w:ascii="Times New Roman" w:hAnsi="Times New Roman" w:cs="Times New Roman"/>
          <w:noProof/>
          <w:sz w:val="24"/>
          <w:szCs w:val="24"/>
          <w:lang w:val="en-GB"/>
        </w:rPr>
      </w:pPr>
      <w:r>
        <w:rPr>
          <w:rFonts w:ascii="Times New Roman" w:hAnsi="Times New Roman" w:cs="Times New Roman"/>
          <w:noProof/>
          <w:sz w:val="24"/>
          <w:szCs w:val="24"/>
          <w:lang w:val="en-GB"/>
        </w:rPr>
        <mc:AlternateContent>
          <mc:Choice Requires="wpg">
            <w:drawing>
              <wp:anchor distT="180340" distB="180340" distL="114300" distR="114300" simplePos="0" relativeHeight="251659264" behindDoc="0" locked="0" layoutInCell="1" allowOverlap="1" wp14:anchorId="6D542AC4" wp14:editId="50F999C3">
                <wp:simplePos x="0" y="0"/>
                <wp:positionH relativeFrom="column">
                  <wp:posOffset>228250</wp:posOffset>
                </wp:positionH>
                <wp:positionV relativeFrom="page">
                  <wp:posOffset>4827270</wp:posOffset>
                </wp:positionV>
                <wp:extent cx="5370830" cy="3358515"/>
                <wp:effectExtent l="0" t="0" r="1270" b="0"/>
                <wp:wrapTopAndBottom/>
                <wp:docPr id="242" name="Group 242"/>
                <wp:cNvGraphicFramePr/>
                <a:graphic xmlns:a="http://schemas.openxmlformats.org/drawingml/2006/main">
                  <a:graphicData uri="http://schemas.microsoft.com/office/word/2010/wordprocessingGroup">
                    <wpg:wgp>
                      <wpg:cNvGrpSpPr/>
                      <wpg:grpSpPr>
                        <a:xfrm>
                          <a:off x="0" y="0"/>
                          <a:ext cx="5370830" cy="3358515"/>
                          <a:chOff x="0" y="0"/>
                          <a:chExt cx="5370830" cy="3357595"/>
                        </a:xfrm>
                      </wpg:grpSpPr>
                      <wpg:grpSp>
                        <wpg:cNvPr id="204" name="Group 204"/>
                        <wpg:cNvGrpSpPr/>
                        <wpg:grpSpPr>
                          <a:xfrm>
                            <a:off x="0" y="0"/>
                            <a:ext cx="5370830" cy="2535555"/>
                            <a:chOff x="0" y="0"/>
                            <a:chExt cx="5370830" cy="2537002"/>
                          </a:xfrm>
                        </wpg:grpSpPr>
                        <wpg:grpSp>
                          <wpg:cNvPr id="2" name="Group 2"/>
                          <wpg:cNvGrpSpPr/>
                          <wpg:grpSpPr>
                            <a:xfrm>
                              <a:off x="0" y="89941"/>
                              <a:ext cx="5370830" cy="2447061"/>
                              <a:chOff x="-68116" y="0"/>
                              <a:chExt cx="11759849" cy="5009243"/>
                            </a:xfrm>
                          </wpg:grpSpPr>
                          <wps:wsp>
                            <wps:cNvPr id="7" name="Text Box 7"/>
                            <wps:cNvSpPr txBox="1"/>
                            <wps:spPr>
                              <a:xfrm>
                                <a:off x="3081032" y="1450925"/>
                                <a:ext cx="2653824" cy="1633270"/>
                              </a:xfrm>
                              <a:prstGeom prst="rect">
                                <a:avLst/>
                              </a:prstGeom>
                              <a:solidFill>
                                <a:schemeClr val="lt1"/>
                              </a:solidFill>
                              <a:ln w="6350">
                                <a:solidFill>
                                  <a:schemeClr val="bg1"/>
                                </a:solidFill>
                              </a:ln>
                            </wps:spPr>
                            <wps:txbx>
                              <w:txbxContent>
                                <w:p w:rsidR="00FA0DF1" w:rsidRPr="003D0CE5" w:rsidRDefault="00FA0DF1" w:rsidP="00FA0DF1">
                                  <w:pPr>
                                    <w:spacing w:after="0"/>
                                    <w:jc w:val="both"/>
                                    <w:rPr>
                                      <w:rFonts w:ascii="Times New Roman" w:hAnsi="Times New Roman" w:cs="Times New Roman"/>
                                      <w:sz w:val="24"/>
                                      <w:szCs w:val="24"/>
                                    </w:rPr>
                                  </w:pPr>
                                  <w:r w:rsidRPr="003D0CE5">
                                    <w:rPr>
                                      <w:rFonts w:ascii="Times New Roman" w:hAnsi="Times New Roman" w:cs="Times New Roman"/>
                                      <w:sz w:val="24"/>
                                      <w:szCs w:val="24"/>
                                    </w:rPr>
                                    <w:t>I</w:t>
                                  </w:r>
                                  <w:r>
                                    <w:rPr>
                                      <w:rFonts w:ascii="Times New Roman" w:hAnsi="Times New Roman" w:cs="Times New Roman"/>
                                      <w:sz w:val="24"/>
                                      <w:szCs w:val="24"/>
                                    </w:rPr>
                                    <w:t xml:space="preserve">SI 3 to </w:t>
                                  </w:r>
                                  <w:r w:rsidRPr="003D0CE5">
                                    <w:rPr>
                                      <w:rFonts w:ascii="Times New Roman" w:hAnsi="Times New Roman" w:cs="Times New Roman"/>
                                      <w:sz w:val="24"/>
                                      <w:szCs w:val="24"/>
                                    </w:rPr>
                                    <w:t>5 s</w:t>
                                  </w:r>
                                </w:p>
                                <w:p w:rsidR="00FA0DF1" w:rsidRPr="003D0CE5" w:rsidRDefault="00FA0DF1" w:rsidP="00FA0DF1">
                                  <w:pPr>
                                    <w:jc w:val="both"/>
                                    <w:rPr>
                                      <w:rFonts w:ascii="Times New Roman" w:hAnsi="Times New Roman" w:cs="Times New Roman"/>
                                      <w:sz w:val="24"/>
                                      <w:szCs w:val="24"/>
                                    </w:rPr>
                                  </w:pPr>
                                  <w:r w:rsidRPr="003D0CE5">
                                    <w:rPr>
                                      <w:rFonts w:ascii="Times New Roman" w:hAnsi="Times New Roman" w:cs="Times New Roman"/>
                                      <w:sz w:val="24"/>
                                      <w:szCs w:val="24"/>
                                    </w:rPr>
                                    <w:t>maintenance interv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68116" y="2713383"/>
                                <a:ext cx="3303573" cy="1441173"/>
                              </a:xfrm>
                              <a:prstGeom prst="rect">
                                <a:avLst/>
                              </a:prstGeom>
                              <a:solidFill>
                                <a:schemeClr val="lt1"/>
                              </a:solidFill>
                              <a:ln w="6350">
                                <a:solidFill>
                                  <a:schemeClr val="bg1"/>
                                </a:solidFill>
                              </a:ln>
                            </wps:spPr>
                            <wps:txbx>
                              <w:txbxContent>
                                <w:p w:rsidR="00FA0DF1" w:rsidRPr="003D0CE5" w:rsidRDefault="00FA0DF1" w:rsidP="00FA0DF1">
                                  <w:pPr>
                                    <w:spacing w:after="0"/>
                                    <w:jc w:val="center"/>
                                    <w:rPr>
                                      <w:rFonts w:ascii="Times New Roman" w:hAnsi="Times New Roman" w:cs="Times New Roman"/>
                                      <w:b/>
                                      <w:sz w:val="24"/>
                                      <w:szCs w:val="24"/>
                                    </w:rPr>
                                  </w:pPr>
                                  <w:r w:rsidRPr="003D0CE5">
                                    <w:rPr>
                                      <w:rFonts w:ascii="Times New Roman" w:hAnsi="Times New Roman" w:cs="Times New Roman"/>
                                      <w:b/>
                                      <w:sz w:val="24"/>
                                      <w:szCs w:val="24"/>
                                    </w:rPr>
                                    <w:t>Right button</w:t>
                                  </w:r>
                                </w:p>
                                <w:p w:rsidR="00FA0DF1" w:rsidRPr="003D0CE5" w:rsidRDefault="00FA0DF1" w:rsidP="00FA0DF1">
                                  <w:pPr>
                                    <w:spacing w:after="0"/>
                                    <w:jc w:val="center"/>
                                    <w:rPr>
                                      <w:rFonts w:ascii="Times New Roman" w:hAnsi="Times New Roman" w:cs="Times New Roman"/>
                                      <w:sz w:val="24"/>
                                      <w:szCs w:val="24"/>
                                    </w:rPr>
                                  </w:pPr>
                                  <w:r w:rsidRPr="003D0CE5">
                                    <w:rPr>
                                      <w:rFonts w:ascii="Times New Roman" w:hAnsi="Times New Roman" w:cs="Times New Roman"/>
                                      <w:sz w:val="24"/>
                                      <w:szCs w:val="24"/>
                                    </w:rPr>
                                    <w:t xml:space="preserve">Correct cue-probe combination </w:t>
                                  </w:r>
                                  <w:r w:rsidRPr="003D0CE5">
                                    <w:rPr>
                                      <w:rFonts w:ascii="Times New Roman" w:hAnsi="Times New Roman" w:cs="Times New Roman"/>
                                      <w:b/>
                                      <w:sz w:val="24"/>
                                      <w:szCs w:val="24"/>
                                    </w:rPr>
                                    <w:t>A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4" name="Gruppieren 341">
                              <a:extLst/>
                            </wpg:cNvPr>
                            <wpg:cNvGrpSpPr/>
                            <wpg:grpSpPr>
                              <a:xfrm>
                                <a:off x="10774017" y="0"/>
                                <a:ext cx="562610" cy="550545"/>
                                <a:chOff x="14313606" y="42902"/>
                                <a:chExt cx="2414450" cy="2416503"/>
                              </a:xfrm>
                            </wpg:grpSpPr>
                            <wps:wsp>
                              <wps:cNvPr id="25" name="Shape 283">
                                <a:extLst/>
                              </wps:cNvPr>
                              <wps:cNvSpPr/>
                              <wps:spPr>
                                <a:xfrm>
                                  <a:off x="15218981" y="42904"/>
                                  <a:ext cx="603669" cy="603669"/>
                                </a:xfrm>
                                <a:prstGeom prst="ellipse">
                                  <a:avLst/>
                                </a:prstGeom>
                                <a:solidFill>
                                  <a:srgbClr val="595959"/>
                                </a:solidFill>
                                <a:ln w="12700">
                                  <a:noFill/>
                                  <a:miter lim="400000"/>
                                </a:ln>
                              </wps:spPr>
                              <wps:bodyPr lIns="26882" tIns="26882" rIns="26882" bIns="26882" anchor="ctr"/>
                            </wps:wsp>
                            <wpg:grpSp>
                              <wpg:cNvPr id="26" name="Group 26">
                                <a:extLst/>
                              </wpg:cNvPr>
                              <wpg:cNvGrpSpPr/>
                              <wpg:grpSpPr>
                                <a:xfrm>
                                  <a:off x="14313606" y="42902"/>
                                  <a:ext cx="2414450" cy="2416503"/>
                                  <a:chOff x="14313594" y="42902"/>
                                  <a:chExt cx="2414446" cy="2416500"/>
                                </a:xfrm>
                              </wpg:grpSpPr>
                              <wps:wsp>
                                <wps:cNvPr id="27" name="Shape 284">
                                  <a:extLst/>
                                </wps:cNvPr>
                                <wps:cNvSpPr/>
                                <wps:spPr>
                                  <a:xfrm>
                                    <a:off x="16123760" y="42902"/>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28" name="Shape 285">
                                  <a:extLst/>
                                </wps:cNvPr>
                                <wps:cNvSpPr/>
                                <wps:spPr>
                                  <a:xfrm>
                                    <a:off x="16123760" y="950040"/>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29" name="Shape 286">
                                  <a:extLst/>
                                </wps:cNvPr>
                                <wps:cNvSpPr/>
                                <wps:spPr>
                                  <a:xfrm>
                                    <a:off x="16123760" y="1855123"/>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30" name="Shape 287">
                                  <a:extLst/>
                                </wps:cNvPr>
                                <wps:cNvSpPr/>
                                <wps:spPr>
                                  <a:xfrm>
                                    <a:off x="14313594" y="1855123"/>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31" name="Shape 288">
                                  <a:extLst/>
                                </wps:cNvPr>
                                <wps:cNvSpPr/>
                                <wps:spPr>
                                  <a:xfrm>
                                    <a:off x="14313594" y="950040"/>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32" name="Shape 289">
                                  <a:extLst/>
                                </wps:cNvPr>
                                <wps:cNvSpPr/>
                                <wps:spPr>
                                  <a:xfrm>
                                    <a:off x="14313594" y="44957"/>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33" name="Shape 291">
                                <a:extLst/>
                              </wps:cNvPr>
                              <wps:cNvSpPr/>
                              <wps:spPr>
                                <a:xfrm>
                                  <a:off x="15218981" y="950041"/>
                                  <a:ext cx="603669" cy="603669"/>
                                </a:xfrm>
                                <a:prstGeom prst="ellipse">
                                  <a:avLst/>
                                </a:prstGeom>
                                <a:solidFill>
                                  <a:srgbClr val="595959"/>
                                </a:solidFill>
                                <a:ln w="12700">
                                  <a:noFill/>
                                  <a:miter lim="400000"/>
                                </a:ln>
                              </wps:spPr>
                              <wps:bodyPr lIns="26882" tIns="26882" rIns="26882" bIns="26882" anchor="ctr"/>
                            </wps:wsp>
                            <wps:wsp>
                              <wps:cNvPr id="34" name="Shape 292">
                                <a:extLst/>
                              </wps:cNvPr>
                              <wps:cNvSpPr/>
                              <wps:spPr>
                                <a:xfrm>
                                  <a:off x="15218981" y="1855732"/>
                                  <a:ext cx="603669" cy="603670"/>
                                </a:xfrm>
                                <a:prstGeom prst="ellipse">
                                  <a:avLst/>
                                </a:prstGeom>
                                <a:solidFill>
                                  <a:srgbClr val="0E80AE"/>
                                </a:solidFill>
                                <a:ln w="12700">
                                  <a:noFill/>
                                  <a:miter lim="400000"/>
                                </a:ln>
                              </wps:spPr>
                              <wps:bodyPr lIns="26882" tIns="26882" rIns="26882" bIns="26882" anchor="ctr"/>
                            </wps:wsp>
                          </wpg:grpSp>
                          <wps:wsp>
                            <wps:cNvPr id="35" name="Shape 139">
                              <a:extLst/>
                            </wps:cNvPr>
                            <wps:cNvCnPr/>
                            <wps:spPr>
                              <a:xfrm flipV="1">
                                <a:off x="1321904" y="874644"/>
                                <a:ext cx="2772410" cy="1449070"/>
                              </a:xfrm>
                              <a:prstGeom prst="line">
                                <a:avLst/>
                              </a:prstGeom>
                              <a:ln w="25400">
                                <a:solidFill>
                                  <a:srgbClr val="000000"/>
                                </a:solidFill>
                                <a:custDash>
                                  <a:ds d="200000" sp="200000"/>
                                </a:custDash>
                                <a:miter lim="400000"/>
                              </a:ln>
                            </wps:spPr>
                            <wps:bodyPr/>
                          </wps:wsp>
                          <wps:wsp>
                            <wps:cNvPr id="36" name="Shape 155">
                              <a:extLst/>
                            </wps:cNvPr>
                            <wps:cNvCnPr/>
                            <wps:spPr>
                              <a:xfrm flipV="1">
                                <a:off x="149087" y="69574"/>
                                <a:ext cx="3281045" cy="1058545"/>
                              </a:xfrm>
                              <a:prstGeom prst="line">
                                <a:avLst/>
                              </a:prstGeom>
                              <a:ln w="25400">
                                <a:solidFill>
                                  <a:srgbClr val="000000"/>
                                </a:solidFill>
                                <a:custDash>
                                  <a:ds d="200000" sp="200000"/>
                                </a:custDash>
                                <a:miter lim="400000"/>
                              </a:ln>
                            </wps:spPr>
                            <wps:bodyPr/>
                          </wps:wsp>
                          <wps:wsp>
                            <wps:cNvPr id="38" name="Shape 162">
                              <a:extLst/>
                            </wps:cNvPr>
                            <wps:cNvSpPr/>
                            <wps:spPr>
                              <a:xfrm rot="16200000">
                                <a:off x="6495222" y="2817744"/>
                                <a:ext cx="191770" cy="2254885"/>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39" name="Shape 163">
                              <a:extLst/>
                            </wps:cNvPr>
                            <wps:cNvSpPr/>
                            <wps:spPr>
                              <a:xfrm>
                                <a:off x="6240092" y="4141814"/>
                                <a:ext cx="1349191" cy="867429"/>
                              </a:xfrm>
                              <a:prstGeom prst="rect">
                                <a:avLst/>
                              </a:prstGeom>
                              <a:solidFill>
                                <a:srgbClr val="FFFFFF"/>
                              </a:solidFill>
                              <a:ln w="12700">
                                <a:miter lim="400000"/>
                              </a:ln>
                              <a:extLst>
                                <a:ext uri="{C572A759-6A51-4108-AA02-DFA0A04FC94B}">
                                  <ma14:wrappingTextBoxFlag xmlns:lc="http://schemas.openxmlformats.org/drawingml/2006/lockedCanvas" xmlns:ma14="http://schemas.microsoft.com/office/mac/drawingml/2011/main" xmlns="" xmlns:p="http://schemas.openxmlformats.org/presentationml/2006/main" xmlns:w="http://schemas.openxmlformats.org/wordprocessingml/2006/main" xmlns:w10="urn:schemas-microsoft-com:office:word" xmlns:v="urn:schemas-microsoft-com:vml" xmlns:o="urn:schemas-microsoft-com:office:office" val="1"/>
                                </a:ext>
                              </a:extLst>
                            </wps:spPr>
                            <wps:txbx>
                              <w:txbxContent>
                                <w:p w:rsidR="00FA0DF1" w:rsidRPr="00E851D3" w:rsidRDefault="00FA0DF1" w:rsidP="00FA0DF1">
                                  <w:pPr>
                                    <w:pStyle w:val="NormalWeb"/>
                                    <w:overflowPunct w:val="0"/>
                                    <w:spacing w:before="0" w:beforeAutospacing="0" w:after="0" w:afterAutospacing="0"/>
                                    <w:rPr>
                                      <w:b/>
                                    </w:rPr>
                                  </w:pPr>
                                  <w:r w:rsidRPr="00E851D3">
                                    <w:rPr>
                                      <w:b/>
                                      <w:color w:val="000000"/>
                                      <w:position w:val="1"/>
                                    </w:rPr>
                                    <w:t>BX</w:t>
                                  </w:r>
                                </w:p>
                              </w:txbxContent>
                            </wps:txbx>
                            <wps:bodyPr wrap="square" lIns="43405" rIns="43405">
                              <a:noAutofit/>
                            </wps:bodyPr>
                          </wps:wsp>
                          <wps:wsp>
                            <wps:cNvPr id="40" name="Shape 167">
                              <a:extLst/>
                            </wps:cNvPr>
                            <wps:cNvSpPr/>
                            <wps:spPr>
                              <a:xfrm rot="16200000">
                                <a:off x="8880613" y="1714500"/>
                                <a:ext cx="220980" cy="1620520"/>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41" name="Shape 168">
                              <a:extLst/>
                            </wps:cNvPr>
                            <wps:cNvSpPr/>
                            <wps:spPr>
                              <a:xfrm>
                                <a:off x="8625372" y="2701118"/>
                                <a:ext cx="1349191" cy="914367"/>
                              </a:xfrm>
                              <a:prstGeom prst="rect">
                                <a:avLst/>
                              </a:prstGeom>
                              <a:solidFill>
                                <a:srgbClr val="FFFFFF"/>
                              </a:solidFill>
                              <a:ln w="12700">
                                <a:miter lim="400000"/>
                              </a:ln>
                              <a:extLst>
                                <a:ext uri="{C572A759-6A51-4108-AA02-DFA0A04FC94B}">
                                  <ma14:wrappingTextBoxFlag xmlns:lc="http://schemas.openxmlformats.org/drawingml/2006/lockedCanvas" xmlns:ma14="http://schemas.microsoft.com/office/mac/drawingml/2011/main" xmlns="" xmlns:p="http://schemas.openxmlformats.org/presentationml/2006/main" xmlns:w="http://schemas.openxmlformats.org/wordprocessingml/2006/main" xmlns:w10="urn:schemas-microsoft-com:office:word" xmlns:v="urn:schemas-microsoft-com:vml" xmlns:o="urn:schemas-microsoft-com:office:office" val="1"/>
                                </a:ext>
                              </a:extLst>
                            </wps:spPr>
                            <wps:txbx>
                              <w:txbxContent>
                                <w:p w:rsidR="00FA0DF1" w:rsidRPr="00E851D3" w:rsidRDefault="00FA0DF1" w:rsidP="00FA0DF1">
                                  <w:pPr>
                                    <w:pStyle w:val="NormalWeb"/>
                                    <w:overflowPunct w:val="0"/>
                                    <w:spacing w:before="0" w:beforeAutospacing="0" w:after="0" w:afterAutospacing="0"/>
                                    <w:rPr>
                                      <w:b/>
                                    </w:rPr>
                                  </w:pPr>
                                  <w:r w:rsidRPr="00E851D3">
                                    <w:rPr>
                                      <w:b/>
                                      <w:color w:val="000000"/>
                                      <w:position w:val="1"/>
                                    </w:rPr>
                                    <w:t>AY</w:t>
                                  </w:r>
                                </w:p>
                              </w:txbxContent>
                            </wps:txbx>
                            <wps:bodyPr wrap="square" lIns="43405" rIns="43405">
                              <a:noAutofit/>
                            </wps:bodyPr>
                          </wps:wsp>
                          <wps:wsp>
                            <wps:cNvPr id="42" name="Shape 169">
                              <a:extLst/>
                            </wps:cNvPr>
                            <wps:cNvSpPr/>
                            <wps:spPr>
                              <a:xfrm rot="16200000">
                                <a:off x="10585173" y="844827"/>
                                <a:ext cx="178435" cy="1045845"/>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43" name="Shape 170">
                              <a:extLst/>
                            </wps:cNvPr>
                            <wps:cNvSpPr/>
                            <wps:spPr>
                              <a:xfrm>
                                <a:off x="10341907" y="1481575"/>
                                <a:ext cx="1349826" cy="1068796"/>
                              </a:xfrm>
                              <a:prstGeom prst="rect">
                                <a:avLst/>
                              </a:prstGeom>
                              <a:solidFill>
                                <a:srgbClr val="FFFFFF"/>
                              </a:solidFill>
                              <a:ln w="12700">
                                <a:miter lim="400000"/>
                              </a:ln>
                              <a:extLst>
                                <a:ext uri="{C572A759-6A51-4108-AA02-DFA0A04FC94B}">
                                  <ma14:wrappingTextBoxFlag xmlns:lc="http://schemas.openxmlformats.org/drawingml/2006/lockedCanvas" xmlns:ma14="http://schemas.microsoft.com/office/mac/drawingml/2011/main" xmlns="" xmlns:p="http://schemas.openxmlformats.org/presentationml/2006/main" xmlns:w="http://schemas.openxmlformats.org/wordprocessingml/2006/main" xmlns:w10="urn:schemas-microsoft-com:office:word" xmlns:v="urn:schemas-microsoft-com:vml" xmlns:o="urn:schemas-microsoft-com:office:office" val="1"/>
                                </a:ext>
                              </a:extLst>
                            </wps:spPr>
                            <wps:txbx>
                              <w:txbxContent>
                                <w:p w:rsidR="00FA0DF1" w:rsidRPr="00E851D3" w:rsidRDefault="00FA0DF1" w:rsidP="00FA0DF1">
                                  <w:pPr>
                                    <w:pStyle w:val="NormalWeb"/>
                                    <w:overflowPunct w:val="0"/>
                                    <w:spacing w:before="0" w:beforeAutospacing="0" w:after="0" w:afterAutospacing="0"/>
                                    <w:rPr>
                                      <w:b/>
                                    </w:rPr>
                                  </w:pPr>
                                  <w:r w:rsidRPr="00E851D3">
                                    <w:rPr>
                                      <w:b/>
                                      <w:color w:val="000000"/>
                                      <w:position w:val="1"/>
                                    </w:rPr>
                                    <w:t>BY</w:t>
                                  </w:r>
                                </w:p>
                              </w:txbxContent>
                            </wps:txbx>
                            <wps:bodyPr wrap="square" lIns="43405" rIns="43405">
                              <a:noAutofit/>
                            </wps:bodyPr>
                          </wps:wsp>
                          <wpg:grpSp>
                            <wpg:cNvPr id="44" name="Gruppieren 178">
                              <a:extLst/>
                            </wpg:cNvPr>
                            <wpg:cNvGrpSpPr/>
                            <wpg:grpSpPr>
                              <a:xfrm>
                                <a:off x="1878496" y="626166"/>
                                <a:ext cx="932815" cy="875665"/>
                                <a:chOff x="5412290" y="667664"/>
                                <a:chExt cx="2414450" cy="2416503"/>
                              </a:xfrm>
                            </wpg:grpSpPr>
                            <wps:wsp>
                              <wps:cNvPr id="45" name="Shape 283">
                                <a:extLst/>
                              </wps:cNvPr>
                              <wps:cNvSpPr/>
                              <wps:spPr>
                                <a:xfrm>
                                  <a:off x="6317671" y="667665"/>
                                  <a:ext cx="603669" cy="603669"/>
                                </a:xfrm>
                                <a:prstGeom prst="ellipse">
                                  <a:avLst/>
                                </a:prstGeom>
                                <a:solidFill>
                                  <a:srgbClr val="0E80AE"/>
                                </a:solidFill>
                                <a:ln w="12700">
                                  <a:miter lim="400000"/>
                                </a:ln>
                              </wps:spPr>
                              <wps:bodyPr lIns="26882" tIns="26882" rIns="26882" bIns="26882" anchor="ctr"/>
                            </wps:wsp>
                            <wpg:grpSp>
                              <wpg:cNvPr id="46" name="Group 46">
                                <a:extLst/>
                              </wpg:cNvPr>
                              <wpg:cNvGrpSpPr/>
                              <wpg:grpSpPr>
                                <a:xfrm>
                                  <a:off x="5412290" y="667664"/>
                                  <a:ext cx="2414450" cy="2416503"/>
                                  <a:chOff x="5412286" y="667663"/>
                                  <a:chExt cx="2414446" cy="2416500"/>
                                </a:xfrm>
                              </wpg:grpSpPr>
                              <wps:wsp>
                                <wps:cNvPr id="47" name="Shape 284">
                                  <a:extLst/>
                                </wps:cNvPr>
                                <wps:cNvSpPr/>
                                <wps:spPr>
                                  <a:xfrm>
                                    <a:off x="7222452" y="667663"/>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48" name="Shape 285">
                                  <a:extLst/>
                                </wps:cNvPr>
                                <wps:cNvSpPr/>
                                <wps:spPr>
                                  <a:xfrm>
                                    <a:off x="7222452" y="1574801"/>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49" name="Shape 286">
                                  <a:extLst/>
                                </wps:cNvPr>
                                <wps:cNvSpPr/>
                                <wps:spPr>
                                  <a:xfrm>
                                    <a:off x="7222452" y="2479884"/>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0" name="Shape 287">
                                  <a:extLst/>
                                </wps:cNvPr>
                                <wps:cNvSpPr/>
                                <wps:spPr>
                                  <a:xfrm>
                                    <a:off x="5412286" y="2479884"/>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1" name="Shape 288">
                                  <a:extLst/>
                                </wps:cNvPr>
                                <wps:cNvSpPr/>
                                <wps:spPr>
                                  <a:xfrm>
                                    <a:off x="5412286" y="1574801"/>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2" name="Shape 289">
                                  <a:extLst/>
                                </wps:cNvPr>
                                <wps:cNvSpPr/>
                                <wps:spPr>
                                  <a:xfrm>
                                    <a:off x="5412286" y="66971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53" name="Shape 291">
                                <a:extLst/>
                              </wps:cNvPr>
                              <wps:cNvSpPr/>
                              <wps:spPr>
                                <a:xfrm>
                                  <a:off x="6317676" y="1574804"/>
                                  <a:ext cx="603669" cy="603669"/>
                                </a:xfrm>
                                <a:prstGeom prst="ellipse">
                                  <a:avLst/>
                                </a:prstGeom>
                                <a:solidFill>
                                  <a:srgbClr val="0E80AE"/>
                                </a:solidFill>
                                <a:ln w="12700">
                                  <a:miter lim="400000"/>
                                </a:ln>
                              </wps:spPr>
                              <wps:bodyPr lIns="26882" tIns="26882" rIns="26882" bIns="26882" anchor="ctr"/>
                            </wps:wsp>
                            <wps:wsp>
                              <wps:cNvPr id="54" name="Shape 292">
                                <a:extLst/>
                              </wps:cNvPr>
                              <wps:cNvSpPr/>
                              <wps:spPr>
                                <a:xfrm>
                                  <a:off x="6317672" y="2480493"/>
                                  <a:ext cx="603669" cy="603670"/>
                                </a:xfrm>
                                <a:prstGeom prst="ellipse">
                                  <a:avLst/>
                                </a:prstGeom>
                                <a:solidFill>
                                  <a:srgbClr val="0E80AE"/>
                                </a:solidFill>
                                <a:ln w="12700">
                                  <a:miter lim="400000"/>
                                </a:ln>
                              </wps:spPr>
                              <wps:bodyPr lIns="26882" tIns="26882" rIns="26882" bIns="26882" anchor="ctr"/>
                            </wps:wsp>
                          </wpg:grpSp>
                          <wpg:grpSp>
                            <wpg:cNvPr id="55" name="Gruppieren 197">
                              <a:extLst/>
                            </wpg:cNvPr>
                            <wpg:cNvGrpSpPr/>
                            <wpg:grpSpPr>
                              <a:xfrm>
                                <a:off x="3458817" y="89453"/>
                                <a:ext cx="717550" cy="699135"/>
                                <a:chOff x="6996192" y="130531"/>
                                <a:chExt cx="2414450" cy="2416503"/>
                              </a:xfrm>
                            </wpg:grpSpPr>
                            <wps:wsp>
                              <wps:cNvPr id="56" name="Shape 283">
                                <a:extLst/>
                              </wps:cNvPr>
                              <wps:cNvSpPr/>
                              <wps:spPr>
                                <a:xfrm>
                                  <a:off x="7901573" y="130533"/>
                                  <a:ext cx="603669" cy="603669"/>
                                </a:xfrm>
                                <a:prstGeom prst="ellipse">
                                  <a:avLst/>
                                </a:prstGeom>
                                <a:solidFill>
                                  <a:srgbClr val="595959"/>
                                </a:solidFill>
                                <a:ln w="12700">
                                  <a:noFill/>
                                  <a:miter lim="400000"/>
                                </a:ln>
                              </wps:spPr>
                              <wps:bodyPr lIns="26882" tIns="26882" rIns="26882" bIns="26882" anchor="ctr"/>
                            </wps:wsp>
                            <wpg:grpSp>
                              <wpg:cNvPr id="57" name="Group 57">
                                <a:extLst/>
                              </wpg:cNvPr>
                              <wpg:cNvGrpSpPr/>
                              <wpg:grpSpPr>
                                <a:xfrm>
                                  <a:off x="6996192" y="130531"/>
                                  <a:ext cx="2414450" cy="2416503"/>
                                  <a:chOff x="6996186" y="130531"/>
                                  <a:chExt cx="2414446" cy="2416500"/>
                                </a:xfrm>
                              </wpg:grpSpPr>
                              <wps:wsp>
                                <wps:cNvPr id="58" name="Shape 284">
                                  <a:extLst/>
                                </wps:cNvPr>
                                <wps:cNvSpPr/>
                                <wps:spPr>
                                  <a:xfrm>
                                    <a:off x="8806352" y="13053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9" name="Shape 285">
                                  <a:extLst/>
                                </wps:cNvPr>
                                <wps:cNvSpPr/>
                                <wps:spPr>
                                  <a:xfrm>
                                    <a:off x="8806352" y="103766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60" name="Shape 286">
                                  <a:extLst/>
                                </wps:cNvPr>
                                <wps:cNvSpPr/>
                                <wps:spPr>
                                  <a:xfrm>
                                    <a:off x="8806352" y="194275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1" name="Shape 287">
                                  <a:extLst/>
                                </wps:cNvPr>
                                <wps:cNvSpPr/>
                                <wps:spPr>
                                  <a:xfrm>
                                    <a:off x="6996186" y="194275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2" name="Shape 288">
                                  <a:extLst/>
                                </wps:cNvPr>
                                <wps:cNvSpPr/>
                                <wps:spPr>
                                  <a:xfrm>
                                    <a:off x="6996186" y="103766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3" name="Shape 289">
                                  <a:extLst/>
                                </wps:cNvPr>
                                <wps:cNvSpPr/>
                                <wps:spPr>
                                  <a:xfrm>
                                    <a:off x="6996186" y="13258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60" name="Shape 291">
                                <a:extLst/>
                              </wps:cNvPr>
                              <wps:cNvSpPr/>
                              <wps:spPr>
                                <a:xfrm>
                                  <a:off x="7901573" y="1037670"/>
                                  <a:ext cx="603669" cy="603669"/>
                                </a:xfrm>
                                <a:prstGeom prst="ellipse">
                                  <a:avLst/>
                                </a:prstGeom>
                                <a:solidFill>
                                  <a:srgbClr val="595959"/>
                                </a:solidFill>
                                <a:ln w="12700">
                                  <a:noFill/>
                                  <a:miter lim="400000"/>
                                </a:ln>
                              </wps:spPr>
                              <wps:bodyPr lIns="26882" tIns="26882" rIns="26882" bIns="26882" anchor="ctr"/>
                            </wps:wsp>
                            <wps:wsp>
                              <wps:cNvPr id="15361" name="Shape 292">
                                <a:extLst/>
                              </wps:cNvPr>
                              <wps:cNvSpPr/>
                              <wps:spPr>
                                <a:xfrm>
                                  <a:off x="7901573" y="1943361"/>
                                  <a:ext cx="603669" cy="603670"/>
                                </a:xfrm>
                                <a:prstGeom prst="ellipse">
                                  <a:avLst/>
                                </a:prstGeom>
                                <a:solidFill>
                                  <a:srgbClr val="0E80AE"/>
                                </a:solidFill>
                                <a:ln w="12700">
                                  <a:noFill/>
                                  <a:miter lim="400000"/>
                                </a:ln>
                              </wps:spPr>
                              <wps:bodyPr lIns="26882" tIns="26882" rIns="26882" bIns="26882" anchor="ctr"/>
                            </wps:wsp>
                          </wpg:grpSp>
                          <wpg:grpSp>
                            <wpg:cNvPr id="15362" name="Gruppieren 230">
                              <a:extLst/>
                            </wpg:cNvPr>
                            <wpg:cNvGrpSpPr/>
                            <wpg:grpSpPr>
                              <a:xfrm>
                                <a:off x="39757" y="1222513"/>
                                <a:ext cx="1252855" cy="1092835"/>
                                <a:chOff x="3572359" y="1270548"/>
                                <a:chExt cx="2414450" cy="2416503"/>
                              </a:xfrm>
                            </wpg:grpSpPr>
                            <wps:wsp>
                              <wps:cNvPr id="15363" name="Shape 283">
                                <a:extLst/>
                              </wps:cNvPr>
                              <wps:cNvSpPr/>
                              <wps:spPr>
                                <a:xfrm>
                                  <a:off x="4477741" y="1270549"/>
                                  <a:ext cx="603669" cy="603669"/>
                                </a:xfrm>
                                <a:prstGeom prst="ellipse">
                                  <a:avLst/>
                                </a:prstGeom>
                                <a:solidFill>
                                  <a:srgbClr val="98DBF6"/>
                                </a:solidFill>
                                <a:ln w="12700">
                                  <a:miter lim="400000"/>
                                </a:ln>
                              </wps:spPr>
                              <wps:bodyPr lIns="26882" tIns="26882" rIns="26882" bIns="26882" anchor="ctr"/>
                            </wps:wsp>
                            <wpg:grpSp>
                              <wpg:cNvPr id="15364" name="Group 15364">
                                <a:extLst/>
                              </wpg:cNvPr>
                              <wpg:cNvGrpSpPr/>
                              <wpg:grpSpPr>
                                <a:xfrm>
                                  <a:off x="3572359" y="1270548"/>
                                  <a:ext cx="2414450" cy="2416503"/>
                                  <a:chOff x="3572356" y="1270547"/>
                                  <a:chExt cx="2414446" cy="2416500"/>
                                </a:xfrm>
                              </wpg:grpSpPr>
                              <wps:wsp>
                                <wps:cNvPr id="15365" name="Shape 284">
                                  <a:extLst/>
                                </wps:cNvPr>
                                <wps:cNvSpPr/>
                                <wps:spPr>
                                  <a:xfrm>
                                    <a:off x="5382522" y="1270547"/>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6" name="Shape 285">
                                  <a:extLst/>
                                </wps:cNvPr>
                                <wps:cNvSpPr/>
                                <wps:spPr>
                                  <a:xfrm>
                                    <a:off x="5382522" y="217768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7" name="Shape 286">
                                  <a:extLst/>
                                </wps:cNvPr>
                                <wps:cNvSpPr/>
                                <wps:spPr>
                                  <a:xfrm>
                                    <a:off x="5382522" y="3082768"/>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8" name="Shape 287">
                                  <a:extLst/>
                                </wps:cNvPr>
                                <wps:cNvSpPr/>
                                <wps:spPr>
                                  <a:xfrm>
                                    <a:off x="3572356" y="3082768"/>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9" name="Shape 288">
                                  <a:extLst/>
                                </wps:cNvPr>
                                <wps:cNvSpPr/>
                                <wps:spPr>
                                  <a:xfrm>
                                    <a:off x="3572356" y="217768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70" name="Shape 289">
                                  <a:extLst/>
                                </wps:cNvPr>
                                <wps:cNvSpPr/>
                                <wps:spPr>
                                  <a:xfrm>
                                    <a:off x="3572356" y="1272602"/>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71" name="Shape 291">
                                <a:extLst/>
                              </wps:cNvPr>
                              <wps:cNvSpPr/>
                              <wps:spPr>
                                <a:xfrm>
                                  <a:off x="4477746" y="2177688"/>
                                  <a:ext cx="603669" cy="603669"/>
                                </a:xfrm>
                                <a:prstGeom prst="ellipse">
                                  <a:avLst/>
                                </a:prstGeom>
                                <a:solidFill>
                                  <a:srgbClr val="98DBF6"/>
                                </a:solidFill>
                                <a:ln w="12700">
                                  <a:miter lim="400000"/>
                                </a:ln>
                              </wps:spPr>
                              <wps:bodyPr lIns="26882" tIns="26882" rIns="26882" bIns="26882" anchor="ctr"/>
                            </wps:wsp>
                            <wps:wsp>
                              <wps:cNvPr id="15372" name="Shape 292">
                                <a:extLst/>
                              </wps:cNvPr>
                              <wps:cNvSpPr/>
                              <wps:spPr>
                                <a:xfrm>
                                  <a:off x="4477742" y="3083377"/>
                                  <a:ext cx="603669" cy="603670"/>
                                </a:xfrm>
                                <a:prstGeom prst="ellipse">
                                  <a:avLst/>
                                </a:prstGeom>
                                <a:solidFill>
                                  <a:srgbClr val="98DBF6"/>
                                </a:solidFill>
                                <a:ln w="12700">
                                  <a:miter lim="400000"/>
                                </a:ln>
                              </wps:spPr>
                              <wps:bodyPr lIns="26882" tIns="26882" rIns="26882" bIns="26882" anchor="ctr"/>
                            </wps:wsp>
                          </wpg:grpSp>
                          <wpg:grpSp>
                            <wpg:cNvPr id="15373" name="Gruppieren 272">
                              <a:extLst/>
                            </wpg:cNvPr>
                            <wpg:cNvGrpSpPr/>
                            <wpg:grpSpPr>
                              <a:xfrm>
                                <a:off x="5357191" y="2325757"/>
                                <a:ext cx="1233805" cy="1214755"/>
                                <a:chOff x="8895830" y="2369042"/>
                                <a:chExt cx="2414450" cy="2416503"/>
                              </a:xfrm>
                            </wpg:grpSpPr>
                            <wps:wsp>
                              <wps:cNvPr id="15374" name="Shape 283">
                                <a:extLst/>
                              </wps:cNvPr>
                              <wps:cNvSpPr/>
                              <wps:spPr>
                                <a:xfrm>
                                  <a:off x="9801208" y="2369043"/>
                                  <a:ext cx="603669" cy="603669"/>
                                </a:xfrm>
                                <a:prstGeom prst="ellipse">
                                  <a:avLst/>
                                </a:prstGeom>
                                <a:solidFill>
                                  <a:srgbClr val="0E80AE"/>
                                </a:solidFill>
                                <a:ln w="12700">
                                  <a:noFill/>
                                  <a:miter lim="400000"/>
                                </a:ln>
                              </wps:spPr>
                              <wps:bodyPr lIns="26882" tIns="26882" rIns="26882" bIns="26882" anchor="ctr"/>
                            </wps:wsp>
                            <wpg:grpSp>
                              <wpg:cNvPr id="15375" name="Group 15375">
                                <a:extLst/>
                              </wpg:cNvPr>
                              <wpg:cNvGrpSpPr/>
                              <wpg:grpSpPr>
                                <a:xfrm>
                                  <a:off x="8895830" y="2369042"/>
                                  <a:ext cx="2414450" cy="2416503"/>
                                  <a:chOff x="8895823" y="2369041"/>
                                  <a:chExt cx="2414446" cy="2416500"/>
                                </a:xfrm>
                              </wpg:grpSpPr>
                              <wps:wsp>
                                <wps:cNvPr id="15376" name="Shape 284">
                                  <a:extLst/>
                                </wps:cNvPr>
                                <wps:cNvSpPr/>
                                <wps:spPr>
                                  <a:xfrm>
                                    <a:off x="10705989" y="23690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79" name="Shape 285">
                                  <a:extLst/>
                                </wps:cNvPr>
                                <wps:cNvSpPr/>
                                <wps:spPr>
                                  <a:xfrm>
                                    <a:off x="10705989" y="32761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0" name="Shape 286">
                                  <a:extLst/>
                                </wps:cNvPr>
                                <wps:cNvSpPr/>
                                <wps:spPr>
                                  <a:xfrm>
                                    <a:off x="10705989" y="41812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1" name="Shape 287">
                                  <a:extLst/>
                                </wps:cNvPr>
                                <wps:cNvSpPr/>
                                <wps:spPr>
                                  <a:xfrm>
                                    <a:off x="8895823" y="41812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2" name="Shape 288">
                                  <a:extLst/>
                                </wps:cNvPr>
                                <wps:cNvSpPr/>
                                <wps:spPr>
                                  <a:xfrm>
                                    <a:off x="8895823" y="32761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3" name="Shape 289">
                                  <a:extLst/>
                                </wps:cNvPr>
                                <wps:cNvSpPr/>
                                <wps:spPr>
                                  <a:xfrm>
                                    <a:off x="8895823" y="2371096"/>
                                    <a:ext cx="604280" cy="601616"/>
                                  </a:xfrm>
                                  <a:prstGeom prst="ellipse">
                                    <a:avLst/>
                                  </a:prstGeom>
                                  <a:solidFill>
                                    <a:srgbClr val="98DBF6"/>
                                  </a:solidFill>
                                  <a:ln w="12700" cap="flat">
                                    <a:noFill/>
                                    <a:miter lim="400000"/>
                                  </a:ln>
                                  <a:effectLst/>
                                </wps:spPr>
                                <wps:bodyPr wrap="square" lIns="26882" tIns="26882" rIns="26882" bIns="26882" numCol="1" anchor="ctr">
                                  <a:noAutofit/>
                                </wps:bodyPr>
                              </wps:wsp>
                            </wpg:grpSp>
                            <wps:wsp>
                              <wps:cNvPr id="15384" name="Shape 291">
                                <a:extLst/>
                              </wps:cNvPr>
                              <wps:cNvSpPr/>
                              <wps:spPr>
                                <a:xfrm>
                                  <a:off x="9801213" y="3276182"/>
                                  <a:ext cx="603669" cy="603669"/>
                                </a:xfrm>
                                <a:prstGeom prst="ellipse">
                                  <a:avLst/>
                                </a:prstGeom>
                                <a:solidFill>
                                  <a:srgbClr val="98DBF6"/>
                                </a:solidFill>
                                <a:ln w="12700">
                                  <a:noFill/>
                                  <a:miter lim="400000"/>
                                </a:ln>
                              </wps:spPr>
                              <wps:bodyPr lIns="26882" tIns="26882" rIns="26882" bIns="26882" anchor="ctr"/>
                            </wps:wsp>
                            <wps:wsp>
                              <wps:cNvPr id="15385" name="Shape 292">
                                <a:extLst/>
                              </wps:cNvPr>
                              <wps:cNvSpPr/>
                              <wps:spPr>
                                <a:xfrm>
                                  <a:off x="9801209" y="4181871"/>
                                  <a:ext cx="603669" cy="603670"/>
                                </a:xfrm>
                                <a:prstGeom prst="ellipse">
                                  <a:avLst/>
                                </a:prstGeom>
                                <a:solidFill>
                                  <a:srgbClr val="98DBF6"/>
                                </a:solidFill>
                                <a:ln w="12700">
                                  <a:noFill/>
                                  <a:miter lim="400000"/>
                                </a:ln>
                              </wps:spPr>
                              <wps:bodyPr lIns="26882" tIns="26882" rIns="26882" bIns="26882" anchor="ctr"/>
                            </wps:wsp>
                          </wpg:grpSp>
                          <wpg:grpSp>
                            <wpg:cNvPr id="15386" name="Gruppieren 297">
                              <a:extLst/>
                            </wpg:cNvPr>
                            <wpg:cNvGrpSpPr/>
                            <wpg:grpSpPr>
                              <a:xfrm>
                                <a:off x="6669157" y="1649896"/>
                                <a:ext cx="1204595" cy="1138555"/>
                                <a:chOff x="10208615" y="1695141"/>
                                <a:chExt cx="2414450" cy="2416503"/>
                              </a:xfrm>
                            </wpg:grpSpPr>
                            <wps:wsp>
                              <wps:cNvPr id="15387" name="Shape 283">
                                <a:extLst/>
                              </wps:cNvPr>
                              <wps:cNvSpPr/>
                              <wps:spPr>
                                <a:xfrm>
                                  <a:off x="11113994" y="1695143"/>
                                  <a:ext cx="603669" cy="603669"/>
                                </a:xfrm>
                                <a:prstGeom prst="ellipse">
                                  <a:avLst/>
                                </a:prstGeom>
                                <a:solidFill>
                                  <a:srgbClr val="595959"/>
                                </a:solidFill>
                                <a:ln w="12700">
                                  <a:noFill/>
                                  <a:miter lim="400000"/>
                                </a:ln>
                              </wps:spPr>
                              <wps:bodyPr lIns="26882" tIns="26882" rIns="26882" bIns="26882" anchor="ctr"/>
                            </wps:wsp>
                            <wpg:grpSp>
                              <wpg:cNvPr id="15388" name="Group 15388">
                                <a:extLst/>
                              </wpg:cNvPr>
                              <wpg:cNvGrpSpPr/>
                              <wpg:grpSpPr>
                                <a:xfrm>
                                  <a:off x="10208615" y="1695141"/>
                                  <a:ext cx="2414450" cy="2416503"/>
                                  <a:chOff x="10208607" y="1695141"/>
                                  <a:chExt cx="2414446" cy="2416500"/>
                                </a:xfrm>
                              </wpg:grpSpPr>
                              <wps:wsp>
                                <wps:cNvPr id="15389" name="Shape 284">
                                  <a:extLst/>
                                </wps:cNvPr>
                                <wps:cNvSpPr/>
                                <wps:spPr>
                                  <a:xfrm>
                                    <a:off x="12018773" y="16951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0" name="Shape 285">
                                  <a:extLst/>
                                </wps:cNvPr>
                                <wps:cNvSpPr/>
                                <wps:spPr>
                                  <a:xfrm>
                                    <a:off x="12018773" y="260227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15391" name="Shape 286">
                                  <a:extLst/>
                                </wps:cNvPr>
                                <wps:cNvSpPr/>
                                <wps:spPr>
                                  <a:xfrm>
                                    <a:off x="12018773" y="35073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2" name="Shape 287">
                                  <a:extLst/>
                                </wps:cNvPr>
                                <wps:cNvSpPr/>
                                <wps:spPr>
                                  <a:xfrm>
                                    <a:off x="10208607" y="35073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3" name="Shape 288">
                                  <a:extLst/>
                                </wps:cNvPr>
                                <wps:cNvSpPr/>
                                <wps:spPr>
                                  <a:xfrm>
                                    <a:off x="10208607" y="26022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4" name="Shape 289">
                                  <a:extLst/>
                                </wps:cNvPr>
                                <wps:cNvSpPr/>
                                <wps:spPr>
                                  <a:xfrm>
                                    <a:off x="10208607" y="169719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95" name="Shape 291">
                                <a:extLst/>
                              </wps:cNvPr>
                              <wps:cNvSpPr/>
                              <wps:spPr>
                                <a:xfrm>
                                  <a:off x="11113994" y="2602280"/>
                                  <a:ext cx="603669" cy="603669"/>
                                </a:xfrm>
                                <a:prstGeom prst="ellipse">
                                  <a:avLst/>
                                </a:prstGeom>
                                <a:solidFill>
                                  <a:srgbClr val="595959"/>
                                </a:solidFill>
                                <a:ln w="12700">
                                  <a:noFill/>
                                  <a:miter lim="400000"/>
                                </a:ln>
                              </wps:spPr>
                              <wps:bodyPr lIns="26882" tIns="26882" rIns="26882" bIns="26882" anchor="ctr"/>
                            </wps:wsp>
                            <wps:wsp>
                              <wps:cNvPr id="15396" name="Shape 292">
                                <a:extLst/>
                              </wps:cNvPr>
                              <wps:cNvSpPr/>
                              <wps:spPr>
                                <a:xfrm>
                                  <a:off x="11113994" y="3507971"/>
                                  <a:ext cx="603669" cy="603670"/>
                                </a:xfrm>
                                <a:prstGeom prst="ellipse">
                                  <a:avLst/>
                                </a:prstGeom>
                                <a:solidFill>
                                  <a:srgbClr val="0E80AE"/>
                                </a:solidFill>
                                <a:ln w="12700">
                                  <a:noFill/>
                                  <a:miter lim="400000"/>
                                </a:ln>
                              </wps:spPr>
                              <wps:bodyPr lIns="26882" tIns="26882" rIns="26882" bIns="26882" anchor="ctr"/>
                            </wps:wsp>
                          </wpg:grpSp>
                          <wpg:grpSp>
                            <wpg:cNvPr id="15397" name="Gruppieren 308">
                              <a:extLst/>
                            </wpg:cNvPr>
                            <wpg:cNvGrpSpPr/>
                            <wpg:grpSpPr>
                              <a:xfrm>
                                <a:off x="8020878" y="1192696"/>
                                <a:ext cx="989965" cy="848995"/>
                                <a:chOff x="11555925" y="1236911"/>
                                <a:chExt cx="2414450" cy="2416503"/>
                              </a:xfrm>
                            </wpg:grpSpPr>
                            <wps:wsp>
                              <wps:cNvPr id="15398" name="Shape 283">
                                <a:extLst/>
                              </wps:cNvPr>
                              <wps:cNvSpPr/>
                              <wps:spPr>
                                <a:xfrm>
                                  <a:off x="12461300" y="1236912"/>
                                  <a:ext cx="603669" cy="603669"/>
                                </a:xfrm>
                                <a:prstGeom prst="ellipse">
                                  <a:avLst/>
                                </a:prstGeom>
                                <a:solidFill>
                                  <a:srgbClr val="98DBF6"/>
                                </a:solidFill>
                                <a:ln w="12700">
                                  <a:miter lim="400000"/>
                                </a:ln>
                              </wps:spPr>
                              <wps:bodyPr lIns="26882" tIns="26882" rIns="26882" bIns="26882" anchor="ctr"/>
                            </wps:wsp>
                            <wpg:grpSp>
                              <wpg:cNvPr id="15399" name="Group 15399">
                                <a:extLst/>
                              </wpg:cNvPr>
                              <wpg:cNvGrpSpPr/>
                              <wpg:grpSpPr>
                                <a:xfrm>
                                  <a:off x="11555925" y="1236911"/>
                                  <a:ext cx="2414450" cy="2416503"/>
                                  <a:chOff x="11555915" y="1236910"/>
                                  <a:chExt cx="2414446" cy="2416500"/>
                                </a:xfrm>
                              </wpg:grpSpPr>
                              <wps:wsp>
                                <wps:cNvPr id="15400" name="Shape 284">
                                  <a:extLst/>
                                </wps:cNvPr>
                                <wps:cNvSpPr/>
                                <wps:spPr>
                                  <a:xfrm>
                                    <a:off x="13366081" y="1236910"/>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1" name="Shape 285">
                                  <a:extLst/>
                                </wps:cNvPr>
                                <wps:cNvSpPr/>
                                <wps:spPr>
                                  <a:xfrm>
                                    <a:off x="13366081" y="214404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2" name="Shape 286">
                                  <a:extLst/>
                                </wps:cNvPr>
                                <wps:cNvSpPr/>
                                <wps:spPr>
                                  <a:xfrm>
                                    <a:off x="13366081" y="3049131"/>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3" name="Shape 287">
                                  <a:extLst/>
                                </wps:cNvPr>
                                <wps:cNvSpPr/>
                                <wps:spPr>
                                  <a:xfrm>
                                    <a:off x="11555915" y="3049131"/>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4" name="Shape 288">
                                  <a:extLst/>
                                </wps:cNvPr>
                                <wps:cNvSpPr/>
                                <wps:spPr>
                                  <a:xfrm>
                                    <a:off x="11555915" y="214404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5" name="Shape 289">
                                  <a:extLst/>
                                </wps:cNvPr>
                                <wps:cNvSpPr/>
                                <wps:spPr>
                                  <a:xfrm>
                                    <a:off x="11555915" y="123896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406" name="Shape 291">
                                <a:extLst/>
                              </wps:cNvPr>
                              <wps:cNvSpPr/>
                              <wps:spPr>
                                <a:xfrm>
                                  <a:off x="12461305" y="2144051"/>
                                  <a:ext cx="603669" cy="603669"/>
                                </a:xfrm>
                                <a:prstGeom prst="ellipse">
                                  <a:avLst/>
                                </a:prstGeom>
                                <a:solidFill>
                                  <a:srgbClr val="98DBF6"/>
                                </a:solidFill>
                                <a:ln w="12700">
                                  <a:miter lim="400000"/>
                                </a:ln>
                              </wps:spPr>
                              <wps:bodyPr lIns="26882" tIns="26882" rIns="26882" bIns="26882" anchor="ctr"/>
                            </wps:wsp>
                            <wps:wsp>
                              <wps:cNvPr id="15407" name="Shape 292">
                                <a:extLst/>
                              </wps:cNvPr>
                              <wps:cNvSpPr/>
                              <wps:spPr>
                                <a:xfrm>
                                  <a:off x="12461301" y="3049740"/>
                                  <a:ext cx="603669" cy="603670"/>
                                </a:xfrm>
                                <a:prstGeom prst="ellipse">
                                  <a:avLst/>
                                </a:prstGeom>
                                <a:solidFill>
                                  <a:srgbClr val="98DBF6"/>
                                </a:solidFill>
                                <a:ln w="12700">
                                  <a:miter lim="400000"/>
                                </a:ln>
                              </wps:spPr>
                              <wps:bodyPr lIns="26882" tIns="26882" rIns="26882" bIns="26882" anchor="ctr"/>
                            </wps:wsp>
                          </wpg:grpSp>
                          <wpg:grpSp>
                            <wpg:cNvPr id="15408" name="Gruppieren 319">
                              <a:extLst/>
                            </wpg:cNvPr>
                            <wpg:cNvGrpSpPr/>
                            <wpg:grpSpPr>
                              <a:xfrm>
                                <a:off x="9084365" y="735496"/>
                                <a:ext cx="844550" cy="781050"/>
                                <a:chOff x="12624054" y="783982"/>
                                <a:chExt cx="2414450" cy="2416503"/>
                              </a:xfrm>
                            </wpg:grpSpPr>
                            <wps:wsp>
                              <wps:cNvPr id="15409" name="Shape 283">
                                <a:extLst/>
                              </wps:cNvPr>
                              <wps:cNvSpPr/>
                              <wps:spPr>
                                <a:xfrm>
                                  <a:off x="13529431" y="783983"/>
                                  <a:ext cx="603669" cy="603669"/>
                                </a:xfrm>
                                <a:prstGeom prst="ellipse">
                                  <a:avLst/>
                                </a:prstGeom>
                                <a:solidFill>
                                  <a:srgbClr val="595959"/>
                                </a:solidFill>
                                <a:ln w="12700">
                                  <a:noFill/>
                                  <a:miter lim="400000"/>
                                </a:ln>
                              </wps:spPr>
                              <wps:bodyPr lIns="26882" tIns="26882" rIns="26882" bIns="26882" anchor="ctr"/>
                            </wps:wsp>
                            <wpg:grpSp>
                              <wpg:cNvPr id="15410" name="Group 15410">
                                <a:extLst/>
                              </wpg:cNvPr>
                              <wpg:cNvGrpSpPr/>
                              <wpg:grpSpPr>
                                <a:xfrm>
                                  <a:off x="12624054" y="783982"/>
                                  <a:ext cx="2414450" cy="2416503"/>
                                  <a:chOff x="12624044" y="783981"/>
                                  <a:chExt cx="2414446" cy="2416500"/>
                                </a:xfrm>
                              </wpg:grpSpPr>
                              <wps:wsp>
                                <wps:cNvPr id="15411" name="Shape 284">
                                  <a:extLst/>
                                </wps:cNvPr>
                                <wps:cNvSpPr/>
                                <wps:spPr>
                                  <a:xfrm>
                                    <a:off x="14434210" y="78398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2" name="Shape 285">
                                  <a:extLst/>
                                </wps:cNvPr>
                                <wps:cNvSpPr/>
                                <wps:spPr>
                                  <a:xfrm>
                                    <a:off x="14434210" y="169111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3" name="Shape 286">
                                  <a:extLst/>
                                </wps:cNvPr>
                                <wps:cNvSpPr/>
                                <wps:spPr>
                                  <a:xfrm>
                                    <a:off x="14434210" y="259620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4" name="Shape 287">
                                  <a:extLst/>
                                </wps:cNvPr>
                                <wps:cNvSpPr/>
                                <wps:spPr>
                                  <a:xfrm>
                                    <a:off x="12624044" y="259620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5" name="Shape 288">
                                  <a:extLst/>
                                </wps:cNvPr>
                                <wps:cNvSpPr/>
                                <wps:spPr>
                                  <a:xfrm>
                                    <a:off x="12624044" y="169111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15416" name="Shape 289">
                                  <a:extLst/>
                                </wps:cNvPr>
                                <wps:cNvSpPr/>
                                <wps:spPr>
                                  <a:xfrm>
                                    <a:off x="12624044" y="78603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417" name="Shape 291">
                                <a:extLst/>
                              </wps:cNvPr>
                              <wps:cNvSpPr/>
                              <wps:spPr>
                                <a:xfrm>
                                  <a:off x="13529431" y="1691120"/>
                                  <a:ext cx="603669" cy="603669"/>
                                </a:xfrm>
                                <a:prstGeom prst="ellipse">
                                  <a:avLst/>
                                </a:prstGeom>
                                <a:solidFill>
                                  <a:srgbClr val="595959"/>
                                </a:solidFill>
                                <a:ln w="12700">
                                  <a:noFill/>
                                  <a:miter lim="400000"/>
                                </a:ln>
                              </wps:spPr>
                              <wps:bodyPr lIns="26882" tIns="26882" rIns="26882" bIns="26882" anchor="ctr"/>
                            </wps:wsp>
                            <wps:wsp>
                              <wps:cNvPr id="15418" name="Shape 292">
                                <a:extLst/>
                              </wps:cNvPr>
                              <wps:cNvSpPr/>
                              <wps:spPr>
                                <a:xfrm>
                                  <a:off x="13529431" y="2596811"/>
                                  <a:ext cx="603669" cy="603670"/>
                                </a:xfrm>
                                <a:prstGeom prst="ellipse">
                                  <a:avLst/>
                                </a:prstGeom>
                                <a:solidFill>
                                  <a:srgbClr val="0E80AE"/>
                                </a:solidFill>
                                <a:ln w="12700">
                                  <a:noFill/>
                                  <a:miter lim="400000"/>
                                </a:ln>
                              </wps:spPr>
                              <wps:bodyPr lIns="26882" tIns="26882" rIns="26882" bIns="26882" anchor="ctr"/>
                            </wps:wsp>
                          </wpg:grpSp>
                          <wpg:grpSp>
                            <wpg:cNvPr id="15419" name="Gruppieren 330">
                              <a:extLst/>
                            </wpg:cNvPr>
                            <wpg:cNvGrpSpPr/>
                            <wpg:grpSpPr>
                              <a:xfrm>
                                <a:off x="10028583" y="288235"/>
                                <a:ext cx="691515" cy="694690"/>
                                <a:chOff x="13567478" y="329841"/>
                                <a:chExt cx="2414450" cy="2416503"/>
                              </a:xfrm>
                            </wpg:grpSpPr>
                            <wps:wsp>
                              <wps:cNvPr id="15420" name="Shape 283">
                                <a:extLst/>
                              </wps:cNvPr>
                              <wps:cNvSpPr/>
                              <wps:spPr>
                                <a:xfrm>
                                  <a:off x="14472852" y="329843"/>
                                  <a:ext cx="603669" cy="603669"/>
                                </a:xfrm>
                                <a:prstGeom prst="ellipse">
                                  <a:avLst/>
                                </a:prstGeom>
                                <a:solidFill>
                                  <a:srgbClr val="0E80AE"/>
                                </a:solidFill>
                                <a:ln w="12700">
                                  <a:noFill/>
                                  <a:miter lim="400000"/>
                                </a:ln>
                              </wps:spPr>
                              <wps:bodyPr lIns="26882" tIns="26882" rIns="26882" bIns="26882" anchor="ctr"/>
                            </wps:wsp>
                            <wpg:grpSp>
                              <wpg:cNvPr id="15421" name="Group 15421">
                                <a:extLst/>
                              </wpg:cNvPr>
                              <wpg:cNvGrpSpPr/>
                              <wpg:grpSpPr>
                                <a:xfrm>
                                  <a:off x="13567478" y="329841"/>
                                  <a:ext cx="2414450" cy="2416503"/>
                                  <a:chOff x="13567467" y="329841"/>
                                  <a:chExt cx="2414446" cy="2416500"/>
                                </a:xfrm>
                              </wpg:grpSpPr>
                              <wps:wsp>
                                <wps:cNvPr id="15422" name="Shape 284">
                                  <a:extLst/>
                                </wps:cNvPr>
                                <wps:cNvSpPr/>
                                <wps:spPr>
                                  <a:xfrm>
                                    <a:off x="15377633" y="3298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23" name="Shape 285">
                                  <a:extLst/>
                                </wps:cNvPr>
                                <wps:cNvSpPr/>
                                <wps:spPr>
                                  <a:xfrm>
                                    <a:off x="15377633" y="12369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2" name="Shape 286">
                                  <a:extLst/>
                                </wps:cNvPr>
                                <wps:cNvSpPr/>
                                <wps:spPr>
                                  <a:xfrm>
                                    <a:off x="15377633" y="21420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3" name="Shape 287">
                                  <a:extLst/>
                                </wps:cNvPr>
                                <wps:cNvSpPr/>
                                <wps:spPr>
                                  <a:xfrm>
                                    <a:off x="13567467" y="21420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4" name="Shape 288">
                                  <a:extLst/>
                                </wps:cNvPr>
                                <wps:cNvSpPr/>
                                <wps:spPr>
                                  <a:xfrm>
                                    <a:off x="13567467" y="12369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5" name="Shape 289">
                                  <a:extLst/>
                                </wps:cNvPr>
                                <wps:cNvSpPr/>
                                <wps:spPr>
                                  <a:xfrm>
                                    <a:off x="13567467" y="331896"/>
                                    <a:ext cx="604280" cy="601616"/>
                                  </a:xfrm>
                                  <a:prstGeom prst="ellipse">
                                    <a:avLst/>
                                  </a:prstGeom>
                                  <a:solidFill>
                                    <a:srgbClr val="98DBF6"/>
                                  </a:solidFill>
                                  <a:ln w="12700" cap="flat">
                                    <a:noFill/>
                                    <a:miter lim="400000"/>
                                  </a:ln>
                                  <a:effectLst/>
                                </wps:spPr>
                                <wps:bodyPr wrap="square" lIns="26882" tIns="26882" rIns="26882" bIns="26882" numCol="1" anchor="ctr">
                                  <a:noAutofit/>
                                </wps:bodyPr>
                              </wps:wsp>
                            </wpg:grpSp>
                            <wps:wsp>
                              <wps:cNvPr id="196" name="Shape 291">
                                <a:extLst/>
                              </wps:cNvPr>
                              <wps:cNvSpPr/>
                              <wps:spPr>
                                <a:xfrm>
                                  <a:off x="14472857" y="1236982"/>
                                  <a:ext cx="603669" cy="603669"/>
                                </a:xfrm>
                                <a:prstGeom prst="ellipse">
                                  <a:avLst/>
                                </a:prstGeom>
                                <a:solidFill>
                                  <a:srgbClr val="98DBF6"/>
                                </a:solidFill>
                                <a:ln w="12700">
                                  <a:noFill/>
                                  <a:miter lim="400000"/>
                                </a:ln>
                              </wps:spPr>
                              <wps:bodyPr lIns="26882" tIns="26882" rIns="26882" bIns="26882" anchor="ctr"/>
                            </wps:wsp>
                            <wps:wsp>
                              <wps:cNvPr id="197" name="Shape 292">
                                <a:extLst/>
                              </wps:cNvPr>
                              <wps:cNvSpPr/>
                              <wps:spPr>
                                <a:xfrm>
                                  <a:off x="14472853" y="2142671"/>
                                  <a:ext cx="603669" cy="603670"/>
                                </a:xfrm>
                                <a:prstGeom prst="ellipse">
                                  <a:avLst/>
                                </a:prstGeom>
                                <a:solidFill>
                                  <a:srgbClr val="98DBF6"/>
                                </a:solidFill>
                                <a:ln w="12700">
                                  <a:noFill/>
                                  <a:miter lim="400000"/>
                                </a:ln>
                              </wps:spPr>
                              <wps:bodyPr lIns="26882" tIns="26882" rIns="26882" bIns="26882" anchor="ctr"/>
                            </wps:wsp>
                          </wpg:grpSp>
                        </wpg:grpSp>
                        <wps:wsp>
                          <wps:cNvPr id="202" name="Text Box 202"/>
                          <wps:cNvSpPr txBox="1"/>
                          <wps:spPr>
                            <a:xfrm>
                              <a:off x="2480872" y="0"/>
                              <a:ext cx="1508760" cy="703580"/>
                            </a:xfrm>
                            <a:prstGeom prst="rect">
                              <a:avLst/>
                            </a:prstGeom>
                            <a:noFill/>
                            <a:ln w="6350">
                              <a:noFill/>
                            </a:ln>
                          </wps:spPr>
                          <wps:txbx>
                            <w:txbxContent>
                              <w:p w:rsidR="00FA0DF1" w:rsidRDefault="00FA0DF1" w:rsidP="00FA0DF1">
                                <w:pPr>
                                  <w:spacing w:after="0"/>
                                  <w:jc w:val="center"/>
                                  <w:rPr>
                                    <w:rFonts w:ascii="Times New Roman" w:hAnsi="Times New Roman" w:cs="Times New Roman"/>
                                    <w:b/>
                                    <w:sz w:val="24"/>
                                    <w:szCs w:val="24"/>
                                  </w:rPr>
                                </w:pPr>
                                <w:r>
                                  <w:rPr>
                                    <w:rFonts w:ascii="Times New Roman" w:hAnsi="Times New Roman" w:cs="Times New Roman"/>
                                    <w:sz w:val="24"/>
                                    <w:szCs w:val="24"/>
                                  </w:rPr>
                                  <w:t>Inc</w:t>
                                </w:r>
                                <w:r w:rsidRPr="003D0CE5">
                                  <w:rPr>
                                    <w:rFonts w:ascii="Times New Roman" w:hAnsi="Times New Roman" w:cs="Times New Roman"/>
                                    <w:sz w:val="24"/>
                                    <w:szCs w:val="24"/>
                                  </w:rPr>
                                  <w:t>orrect cue-probe combination</w:t>
                                </w:r>
                                <w:r>
                                  <w:rPr>
                                    <w:rFonts w:ascii="Times New Roman" w:hAnsi="Times New Roman" w:cs="Times New Roman"/>
                                    <w:sz w:val="24"/>
                                    <w:szCs w:val="24"/>
                                  </w:rPr>
                                  <w:t>s</w:t>
                                </w:r>
                              </w:p>
                              <w:p w:rsidR="00FA0DF1" w:rsidRPr="003D0CE5" w:rsidRDefault="00FA0DF1" w:rsidP="00FA0DF1">
                                <w:pPr>
                                  <w:spacing w:after="0"/>
                                  <w:jc w:val="center"/>
                                  <w:rPr>
                                    <w:rFonts w:ascii="Times New Roman" w:hAnsi="Times New Roman" w:cs="Times New Roman"/>
                                    <w:b/>
                                    <w:sz w:val="24"/>
                                    <w:szCs w:val="24"/>
                                  </w:rPr>
                                </w:pPr>
                                <w:r>
                                  <w:rPr>
                                    <w:rFonts w:ascii="Times New Roman" w:hAnsi="Times New Roman" w:cs="Times New Roman"/>
                                    <w:b/>
                                    <w:sz w:val="24"/>
                                    <w:szCs w:val="24"/>
                                  </w:rPr>
                                  <w:t>Left</w:t>
                                </w:r>
                                <w:r w:rsidRPr="003D0CE5">
                                  <w:rPr>
                                    <w:rFonts w:ascii="Times New Roman" w:hAnsi="Times New Roman" w:cs="Times New Roman"/>
                                    <w:b/>
                                    <w:sz w:val="24"/>
                                    <w:szCs w:val="24"/>
                                  </w:rPr>
                                  <w:t xml:space="preserve"> button</w:t>
                                </w:r>
                              </w:p>
                              <w:p w:rsidR="00FA0DF1" w:rsidRPr="003D0CE5" w:rsidRDefault="00FA0DF1" w:rsidP="00FA0DF1">
                                <w:pPr>
                                  <w:spacing w:after="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1" name="Text Box 241"/>
                        <wps:cNvSpPr txBox="1"/>
                        <wps:spPr>
                          <a:xfrm>
                            <a:off x="0" y="2529555"/>
                            <a:ext cx="5370830" cy="828040"/>
                          </a:xfrm>
                          <a:prstGeom prst="rect">
                            <a:avLst/>
                          </a:prstGeom>
                          <a:solidFill>
                            <a:prstClr val="white"/>
                          </a:solidFill>
                          <a:ln>
                            <a:noFill/>
                          </a:ln>
                        </wps:spPr>
                        <wps:txbx>
                          <w:txbxContent>
                            <w:p w:rsidR="00FA0DF1" w:rsidRPr="00777F89" w:rsidRDefault="00FA0DF1" w:rsidP="00FA0DF1">
                              <w:pPr>
                                <w:pStyle w:val="Caption"/>
                                <w:jc w:val="both"/>
                                <w:rPr>
                                  <w:rFonts w:ascii="Times New Roman" w:hAnsi="Times New Roman" w:cs="Times New Roman"/>
                                  <w:i w:val="0"/>
                                  <w:noProof/>
                                  <w:color w:val="000000" w:themeColor="text1"/>
                                  <w:sz w:val="24"/>
                                  <w:szCs w:val="24"/>
                                  <w:lang w:val="en-GB"/>
                                </w:rPr>
                              </w:pPr>
                              <w:bookmarkStart w:id="5" w:name="_Ref508544009"/>
                              <w:r w:rsidRPr="00777F89">
                                <w:rPr>
                                  <w:rFonts w:ascii="Times New Roman" w:hAnsi="Times New Roman" w:cs="Times New Roman"/>
                                  <w:b/>
                                  <w:i w:val="0"/>
                                  <w:color w:val="000000" w:themeColor="text1"/>
                                  <w:sz w:val="24"/>
                                  <w:szCs w:val="24"/>
                                  <w:lang w:val="en-US"/>
                                </w:rPr>
                                <w:t xml:space="preserve">Figure </w:t>
                              </w:r>
                              <w:r w:rsidRPr="00777F89">
                                <w:rPr>
                                  <w:rFonts w:ascii="Times New Roman" w:hAnsi="Times New Roman" w:cs="Times New Roman"/>
                                  <w:b/>
                                  <w:i w:val="0"/>
                                  <w:color w:val="000000" w:themeColor="text1"/>
                                  <w:sz w:val="24"/>
                                  <w:szCs w:val="24"/>
                                </w:rPr>
                                <w:fldChar w:fldCharType="begin"/>
                              </w:r>
                              <w:r w:rsidRPr="00777F89">
                                <w:rPr>
                                  <w:rFonts w:ascii="Times New Roman" w:hAnsi="Times New Roman" w:cs="Times New Roman"/>
                                  <w:b/>
                                  <w:i w:val="0"/>
                                  <w:color w:val="000000" w:themeColor="text1"/>
                                  <w:sz w:val="24"/>
                                  <w:szCs w:val="24"/>
                                  <w:lang w:val="en-US"/>
                                </w:rPr>
                                <w:instrText xml:space="preserve"> SEQ Figure \* ARABIC </w:instrText>
                              </w:r>
                              <w:r w:rsidRPr="00777F89">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4</w:t>
                              </w:r>
                              <w:r w:rsidRPr="00777F89">
                                <w:rPr>
                                  <w:rFonts w:ascii="Times New Roman" w:hAnsi="Times New Roman" w:cs="Times New Roman"/>
                                  <w:b/>
                                  <w:i w:val="0"/>
                                  <w:color w:val="000000" w:themeColor="text1"/>
                                  <w:sz w:val="24"/>
                                  <w:szCs w:val="24"/>
                                </w:rPr>
                                <w:fldChar w:fldCharType="end"/>
                              </w:r>
                              <w:bookmarkEnd w:id="5"/>
                              <w:r w:rsidRPr="00777F89">
                                <w:rPr>
                                  <w:rFonts w:ascii="Times New Roman" w:hAnsi="Times New Roman" w:cs="Times New Roman"/>
                                  <w:i w:val="0"/>
                                  <w:color w:val="000000" w:themeColor="text1"/>
                                  <w:sz w:val="24"/>
                                  <w:szCs w:val="24"/>
                                  <w:lang w:val="en-US"/>
                                </w:rPr>
                                <w:t xml:space="preserve"> Illustration of the DPX task adapted for simultaneous EEG-fMRI recordings.</w:t>
                              </w:r>
                              <w:r w:rsidRPr="00777F89">
                                <w:rPr>
                                  <w:rFonts w:ascii="Times New Roman" w:eastAsiaTheme="minorEastAsia" w:hAnsi="Times New Roman" w:cs="Times New Roman"/>
                                  <w:i w:val="0"/>
                                  <w:color w:val="000000" w:themeColor="text1"/>
                                  <w:sz w:val="24"/>
                                  <w:szCs w:val="24"/>
                                  <w:lang w:val="en-US"/>
                                </w:rPr>
                                <w:t xml:space="preserve"> One trial consists of a cue lighting up within in the square, followed by a mask and then the probe appearing in grey (left side of the figure). A correct combination is presented on the left and all incorrect combinations on the right si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D542AC4" id="Group 242" o:spid="_x0000_s1026" style="position:absolute;left:0;text-align:left;margin-left:17.95pt;margin-top:380.1pt;width:422.9pt;height:264.45pt;z-index:251659264;mso-wrap-distance-top:14.2pt;mso-wrap-distance-bottom:14.2pt;mso-position-vertical-relative:page;mso-width-relative:margin;mso-height-relative:margin" coordsize="53708,3357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">
                <v:group id="Group 204" o:spid="_x0000_s1027" style="position:absolute;width:53708;height:25355" coordsize="53708,253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">
                  <v:group id="Group 2" o:spid="_x0000_s1028" style="position:absolute;top:899;width:53708;height:24471" coordorigin="-681" coordsize="117598,500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202" coordsize="21600,21600" o:spt="202" path="m,l,21600r21600,l21600,xe">
                      <v:stroke joinstyle="miter"/>
                      <v:path gradientshapeok="t" o:connecttype="rect"/>
                    </v:shapetype>
                    <v:shape id="Text Box 7" o:spid="_x0000_s1029" type="#_x0000_t202" style="position:absolute;left:30810;top:14509;width:26538;height:163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" fillcolor="white [3201]" strokecolor="white [3212]" strokeweight=".5pt">
                      <v:textbox>
                        <w:txbxContent>
                          <w:p w:rsidR="00FA0DF1" w:rsidRPr="003D0CE5" w:rsidRDefault="00FA0DF1" w:rsidP="00FA0DF1">
                            <w:pPr>
                              <w:spacing w:after="0"/>
                              <w:jc w:val="both"/>
                              <w:rPr>
                                <w:rFonts w:ascii="Times New Roman" w:hAnsi="Times New Roman" w:cs="Times New Roman"/>
                                <w:sz w:val="24"/>
                                <w:szCs w:val="24"/>
                              </w:rPr>
                            </w:pPr>
                            <w:r w:rsidRPr="003D0CE5">
                              <w:rPr>
                                <w:rFonts w:ascii="Times New Roman" w:hAnsi="Times New Roman" w:cs="Times New Roman"/>
                                <w:sz w:val="24"/>
                                <w:szCs w:val="24"/>
                              </w:rPr>
                              <w:t>I</w:t>
                            </w:r>
                            <w:r>
                              <w:rPr>
                                <w:rFonts w:ascii="Times New Roman" w:hAnsi="Times New Roman" w:cs="Times New Roman"/>
                                <w:sz w:val="24"/>
                                <w:szCs w:val="24"/>
                              </w:rPr>
                              <w:t xml:space="preserve">SI 3 to </w:t>
                            </w:r>
                            <w:r w:rsidRPr="003D0CE5">
                              <w:rPr>
                                <w:rFonts w:ascii="Times New Roman" w:hAnsi="Times New Roman" w:cs="Times New Roman"/>
                                <w:sz w:val="24"/>
                                <w:szCs w:val="24"/>
                              </w:rPr>
                              <w:t>5 s</w:t>
                            </w:r>
                          </w:p>
                          <w:p w:rsidR="00FA0DF1" w:rsidRPr="003D0CE5" w:rsidRDefault="00FA0DF1" w:rsidP="00FA0DF1">
                            <w:pPr>
                              <w:jc w:val="both"/>
                              <w:rPr>
                                <w:rFonts w:ascii="Times New Roman" w:hAnsi="Times New Roman" w:cs="Times New Roman"/>
                                <w:sz w:val="24"/>
                                <w:szCs w:val="24"/>
                              </w:rPr>
                            </w:pPr>
                            <w:r w:rsidRPr="003D0CE5">
                              <w:rPr>
                                <w:rFonts w:ascii="Times New Roman" w:hAnsi="Times New Roman" w:cs="Times New Roman"/>
                                <w:sz w:val="24"/>
                                <w:szCs w:val="24"/>
                              </w:rPr>
                              <w:t>maintenance interval</w:t>
                            </w:r>
                          </w:p>
                        </w:txbxContent>
                      </v:textbox>
                    </v:shape>
                    <v:shape id="Text Box 23" o:spid="_x0000_s1030" type="#_x0000_t202" style="position:absolute;left:-681;top:27133;width:33035;height:144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" fillcolor="white [3201]" strokecolor="white [3212]" strokeweight=".5pt">
                      <v:textbox>
                        <w:txbxContent>
                          <w:p w:rsidR="00FA0DF1" w:rsidRPr="003D0CE5" w:rsidRDefault="00FA0DF1" w:rsidP="00FA0DF1">
                            <w:pPr>
                              <w:spacing w:after="0"/>
                              <w:jc w:val="center"/>
                              <w:rPr>
                                <w:rFonts w:ascii="Times New Roman" w:hAnsi="Times New Roman" w:cs="Times New Roman"/>
                                <w:b/>
                                <w:sz w:val="24"/>
                                <w:szCs w:val="24"/>
                              </w:rPr>
                            </w:pPr>
                            <w:r w:rsidRPr="003D0CE5">
                              <w:rPr>
                                <w:rFonts w:ascii="Times New Roman" w:hAnsi="Times New Roman" w:cs="Times New Roman"/>
                                <w:b/>
                                <w:sz w:val="24"/>
                                <w:szCs w:val="24"/>
                              </w:rPr>
                              <w:t>Right button</w:t>
                            </w:r>
                          </w:p>
                          <w:p w:rsidR="00FA0DF1" w:rsidRPr="003D0CE5" w:rsidRDefault="00FA0DF1" w:rsidP="00FA0DF1">
                            <w:pPr>
                              <w:spacing w:after="0"/>
                              <w:jc w:val="center"/>
                              <w:rPr>
                                <w:rFonts w:ascii="Times New Roman" w:hAnsi="Times New Roman" w:cs="Times New Roman"/>
                                <w:sz w:val="24"/>
                                <w:szCs w:val="24"/>
                              </w:rPr>
                            </w:pPr>
                            <w:r w:rsidRPr="003D0CE5">
                              <w:rPr>
                                <w:rFonts w:ascii="Times New Roman" w:hAnsi="Times New Roman" w:cs="Times New Roman"/>
                                <w:sz w:val="24"/>
                                <w:szCs w:val="24"/>
                              </w:rPr>
                              <w:t xml:space="preserve">Correct cue-probe combination </w:t>
                            </w:r>
                            <w:r w:rsidRPr="003D0CE5">
                              <w:rPr>
                                <w:rFonts w:ascii="Times New Roman" w:hAnsi="Times New Roman" w:cs="Times New Roman"/>
                                <w:b/>
                                <w:sz w:val="24"/>
                                <w:szCs w:val="24"/>
                              </w:rPr>
                              <w:t>AX</w:t>
                            </w:r>
                          </w:p>
                        </w:txbxContent>
                      </v:textbox>
                    </v:shape>
                    <v:group id="Gruppieren 341" o:spid="_x0000_s1031" style="position:absolute;left:107740;width:5626;height:5505" coordorigin="143136,42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oval id="Shape 283" o:spid="_x0000_s1032" style="position:absolute;left:152189;top:429;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" fillcolor="#595959" stroked="f" strokeweight="1pt">
                        <v:stroke miterlimit="4" joinstyle="miter"/>
                        <v:textbox inset=".74672mm,.74672mm,.74672mm,.74672mm"/>
                      </v:oval>
                      <v:group id="Group 26" o:spid="_x0000_s1033" style="position:absolute;left:143136;top:429;width:24144;height:24165" coordorigin="143135,42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oval id="Shape 284" o:spid="_x0000_s1034" style="position:absolute;left:161237;top:429;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" fillcolor="#0e80ae" stroked="f" strokeweight="1pt">
                          <v:stroke miterlimit="4" joinstyle="miter"/>
                          <v:textbox inset=".74672mm,.74672mm,.74672mm,.74672mm"/>
                        </v:oval>
                        <v:oval id="Shape 285" o:spid="_x0000_s1035" style="position:absolute;left:161237;top:950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" fillcolor="#0e80ae" stroked="f" strokeweight="1pt">
                          <v:stroke miterlimit="4" joinstyle="miter"/>
                          <v:textbox inset=".74672mm,.74672mm,.74672mm,.74672mm"/>
                        </v:oval>
                        <v:oval id="Shape 286" o:spid="_x0000_s1036" style="position:absolute;left:161237;top:185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" fillcolor="#0e80ae" stroked="f" strokeweight="1pt">
                          <v:stroke miterlimit="4" joinstyle="miter"/>
                          <v:textbox inset=".74672mm,.74672mm,.74672mm,.74672mm"/>
                        </v:oval>
                        <v:oval id="Shape 287" o:spid="_x0000_s1037" style="position:absolute;left:143135;top:185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" fillcolor="#0e80ae" stroked="f" strokeweight="1pt">
                          <v:stroke miterlimit="4" joinstyle="miter"/>
                          <v:textbox inset=".74672mm,.74672mm,.74672mm,.74672mm"/>
                        </v:oval>
                        <v:oval id="Shape 288" o:spid="_x0000_s1038" style="position:absolute;left:143135;top:950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" fillcolor="#595959" stroked="f" strokeweight="1pt">
                          <v:stroke miterlimit="4" joinstyle="miter"/>
                          <v:textbox inset=".74672mm,.74672mm,.74672mm,.74672mm"/>
                        </v:oval>
                        <v:oval id="Shape 289" o:spid="_x0000_s1039" style="position:absolute;left:143135;top:44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" fillcolor="#0e80ae" stroked="f" strokeweight="1pt">
                          <v:stroke miterlimit="4" joinstyle="miter"/>
                          <v:textbox inset=".74672mm,.74672mm,.74672mm,.74672mm"/>
                        </v:oval>
                      </v:group>
                      <v:oval id="Shape 291" o:spid="_x0000_s1040" style="position:absolute;left:152189;top:9500;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" fillcolor="#595959" stroked="f" strokeweight="1pt">
                        <v:stroke miterlimit="4" joinstyle="miter"/>
                        <v:textbox inset=".74672mm,.74672mm,.74672mm,.74672mm"/>
                      </v:oval>
                      <v:oval id="Shape 292" o:spid="_x0000_s1041" style="position:absolute;left:152189;top:18557;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" fillcolor="#0e80ae" stroked="f" strokeweight="1pt">
                        <v:stroke miterlimit="4" joinstyle="miter"/>
                        <v:textbox inset=".74672mm,.74672mm,.74672mm,.74672mm"/>
                      </v:oval>
                    </v:group>
                    <v:line id="Shape 139" o:spid="_x0000_s1042" style="position:absolute;flip:y;visibility:visible;mso-wrap-style:square" from="13219,8746" to="40943,2323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" strokeweight="2pt">
                      <v:stroke miterlimit="4" joinstyle="miter"/>
                    </v:line>
                    <v:line id="Shape 155" o:spid="_x0000_s1043" style="position:absolute;flip:y;visibility:visible;mso-wrap-style:square" from="1490,695" to="34301,1128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" strokeweight="2pt">
                      <v:stroke miterlimit="4" joinstyle="miter"/>
                    </v:line>
                    <v:shape id="Shape 162" o:spid="_x0000_s1044" style="position:absolute;left:64952;top:28177;width:1917;height:22549;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" path="m21600,21600v-5965,,-10800,-142,-10800,-318l10800,11118v,-176,-4835,-318,-10800,-318c5965,10800,10800,10658,10800,10482r,-10164c10800,142,15635,,21600,e" filled="f" strokeweight="2pt">
                      <v:stroke miterlimit="4" joinstyle="miter"/>
                      <v:path arrowok="t" o:extrusionok="f" o:connecttype="custom" o:connectlocs="95885,1127443;95885,1127443;95885,1127443;95885,1127443" o:connectangles="0,90,180,270"/>
                    </v:shape>
                    <v:rect id="Shape 163" o:spid="_x0000_s1045" style="position:absolute;left:62400;top:41418;width:13492;height:86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" stroked="f" strokeweight="1pt">
                      <v:stroke miterlimit="4"/>
                      <v:textbox inset="1.2057mm,,1.2057mm">
                        <w:txbxContent>
                          <w:p w:rsidR="00FA0DF1" w:rsidRPr="00E851D3" w:rsidRDefault="00FA0DF1" w:rsidP="00FA0DF1">
                            <w:pPr>
                              <w:pStyle w:val="NormalWeb"/>
                              <w:overflowPunct w:val="0"/>
                              <w:spacing w:before="0" w:beforeAutospacing="0" w:after="0" w:afterAutospacing="0"/>
                              <w:rPr>
                                <w:b/>
                              </w:rPr>
                            </w:pPr>
                            <w:r w:rsidRPr="00E851D3">
                              <w:rPr>
                                <w:b/>
                                <w:color w:val="000000"/>
                                <w:position w:val="1"/>
                              </w:rPr>
                              <w:t>BX</w:t>
                            </w:r>
                          </w:p>
                        </w:txbxContent>
                      </v:textbox>
                    </v:rect>
                    <v:shape id="Shape 167" o:spid="_x0000_s1046" style="position:absolute;left:88806;top:17144;width:2210;height:16205;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" path="m21600,21600v-5965,,-10800,-142,-10800,-318l10800,11118v,-176,-4835,-318,-10800,-318c5965,10800,10800,10658,10800,10482r,-10164c10800,142,15635,,21600,e" filled="f" strokeweight="2pt">
                      <v:stroke miterlimit="4" joinstyle="miter"/>
                      <v:path arrowok="t" o:extrusionok="f" o:connecttype="custom" o:connectlocs="110490,810260;110490,810260;110490,810260;110490,810260" o:connectangles="0,90,180,270"/>
                    </v:shape>
                    <v:rect id="Shape 168" o:spid="_x0000_s1047" style="position:absolute;left:86253;top:27011;width:13492;height:91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" stroked="f" strokeweight="1pt">
                      <v:stroke miterlimit="4"/>
                      <v:textbox inset="1.2057mm,,1.2057mm">
                        <w:txbxContent>
                          <w:p w:rsidR="00FA0DF1" w:rsidRPr="00E851D3" w:rsidRDefault="00FA0DF1" w:rsidP="00FA0DF1">
                            <w:pPr>
                              <w:pStyle w:val="NormalWeb"/>
                              <w:overflowPunct w:val="0"/>
                              <w:spacing w:before="0" w:beforeAutospacing="0" w:after="0" w:afterAutospacing="0"/>
                              <w:rPr>
                                <w:b/>
                              </w:rPr>
                            </w:pPr>
                            <w:r w:rsidRPr="00E851D3">
                              <w:rPr>
                                <w:b/>
                                <w:color w:val="000000"/>
                                <w:position w:val="1"/>
                              </w:rPr>
                              <w:t>AY</w:t>
                            </w:r>
                          </w:p>
                        </w:txbxContent>
                      </v:textbox>
                    </v:rect>
                    <v:shape id="Shape 169" o:spid="_x0000_s1048" style="position:absolute;left:105852;top:8447;width:1784;height:10459;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" path="m21600,21600v-5965,,-10800,-142,-10800,-318l10800,11118v,-176,-4835,-318,-10800,-318c5965,10800,10800,10658,10800,10482r,-10164c10800,142,15635,,21600,e" filled="f" strokeweight="2pt">
                      <v:stroke miterlimit="4" joinstyle="miter"/>
                      <v:path arrowok="t" o:extrusionok="f" o:connecttype="custom" o:connectlocs="89218,522923;89218,522923;89218,522923;89218,522923" o:connectangles="0,90,180,270"/>
                    </v:shape>
                    <v:rect id="Shape 170" o:spid="_x0000_s1049" style="position:absolute;left:103419;top:14815;width:13498;height:106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" stroked="f" strokeweight="1pt">
                      <v:stroke miterlimit="4"/>
                      <v:textbox inset="1.2057mm,,1.2057mm">
                        <w:txbxContent>
                          <w:p w:rsidR="00FA0DF1" w:rsidRPr="00E851D3" w:rsidRDefault="00FA0DF1" w:rsidP="00FA0DF1">
                            <w:pPr>
                              <w:pStyle w:val="NormalWeb"/>
                              <w:overflowPunct w:val="0"/>
                              <w:spacing w:before="0" w:beforeAutospacing="0" w:after="0" w:afterAutospacing="0"/>
                              <w:rPr>
                                <w:b/>
                              </w:rPr>
                            </w:pPr>
                            <w:r w:rsidRPr="00E851D3">
                              <w:rPr>
                                <w:b/>
                                <w:color w:val="000000"/>
                                <w:position w:val="1"/>
                              </w:rPr>
                              <w:t>BY</w:t>
                            </w:r>
                          </w:p>
                        </w:txbxContent>
                      </v:textbox>
                    </v:rect>
                    <v:group id="Gruppieren 178" o:spid="_x0000_s1050" style="position:absolute;left:18784;top:6261;width:9329;height:8757" coordorigin="54122,6676"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">
                      <v:oval id="Shape 283" o:spid="_x0000_s1051" style="position:absolute;left:63176;top:66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" fillcolor="#0e80ae" stroked="f" strokeweight="1pt">
                        <v:stroke miterlimit="4" joinstyle="miter"/>
                        <v:textbox inset=".74672mm,.74672mm,.74672mm,.74672mm"/>
                      </v:oval>
                      <v:group id="Group 46" o:spid="_x0000_s1052" style="position:absolute;left:54122;top:6676;width:24145;height:24165" coordorigin="54122,6676"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yPtn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">
                        <v:oval id="Shape 284" o:spid="_x0000_s1053" style="position:absolute;left:72224;top:6676;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" fillcolor="#0e80ae" stroked="f" strokeweight="1pt">
                          <v:stroke miterlimit="4" joinstyle="miter"/>
                          <v:textbox inset=".74672mm,.74672mm,.74672mm,.74672mm"/>
                        </v:oval>
                        <v:oval id="Shape 285" o:spid="_x0000_s1054" style="position:absolute;left:72224;top:15748;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" fillcolor="#0e80ae" stroked="f" strokeweight="1pt">
                          <v:stroke miterlimit="4" joinstyle="miter"/>
                          <v:textbox inset=".74672mm,.74672mm,.74672mm,.74672mm"/>
                        </v:oval>
                        <v:oval id="Shape 286" o:spid="_x0000_s1055" style="position:absolute;left:72224;top:247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" fillcolor="#0e80ae" stroked="f" strokeweight="1pt">
                          <v:stroke miterlimit="4" joinstyle="miter"/>
                          <v:textbox inset=".74672mm,.74672mm,.74672mm,.74672mm"/>
                        </v:oval>
                        <v:oval id="Shape 287" o:spid="_x0000_s1056" style="position:absolute;left:54122;top:247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" fillcolor="#0e80ae" stroked="f" strokeweight="1pt">
                          <v:stroke miterlimit="4" joinstyle="miter"/>
                          <v:textbox inset=".74672mm,.74672mm,.74672mm,.74672mm"/>
                        </v:oval>
                        <v:oval id="Shape 288" o:spid="_x0000_s1057" style="position:absolute;left:54122;top:15748;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" fillcolor="#0e80ae" stroked="f" strokeweight="1pt">
                          <v:stroke miterlimit="4" joinstyle="miter"/>
                          <v:textbox inset=".74672mm,.74672mm,.74672mm,.74672mm"/>
                        </v:oval>
                        <v:oval id="Shape 289" o:spid="_x0000_s1058" style="position:absolute;left:54122;top:6697;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" fillcolor="#0e80ae" stroked="f" strokeweight="1pt">
                          <v:stroke miterlimit="4" joinstyle="miter"/>
                          <v:textbox inset=".74672mm,.74672mm,.74672mm,.74672mm"/>
                        </v:oval>
                      </v:group>
                      <v:oval id="Shape 291" o:spid="_x0000_s1059" style="position:absolute;left:63176;top:15748;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" fillcolor="#0e80ae" stroked="f" strokeweight="1pt">
                        <v:stroke miterlimit="4" joinstyle="miter"/>
                        <v:textbox inset=".74672mm,.74672mm,.74672mm,.74672mm"/>
                      </v:oval>
                      <v:oval id="Shape 292" o:spid="_x0000_s1060" style="position:absolute;left:63176;top:24804;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" fillcolor="#0e80ae" stroked="f" strokeweight="1pt">
                        <v:stroke miterlimit="4" joinstyle="miter"/>
                        <v:textbox inset=".74672mm,.74672mm,.74672mm,.74672mm"/>
                      </v:oval>
                    </v:group>
                    <v:group id="Gruppieren 197" o:spid="_x0000_s1061" style="position:absolute;left:34588;top:894;width:7175;height:6991" coordorigin="69961,13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oval id="Shape 283" o:spid="_x0000_s1062" style="position:absolute;left:79015;top:1305;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" fillcolor="#595959" stroked="f" strokeweight="1pt">
                        <v:stroke miterlimit="4" joinstyle="miter"/>
                        <v:textbox inset=".74672mm,.74672mm,.74672mm,.74672mm"/>
                      </v:oval>
                      <v:group id="Group 57" o:spid="_x0000_s1063" style="position:absolute;left:69961;top:1305;width:24145;height:24165" coordorigin="69961,13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">
                        <v:oval id="Shape 284" o:spid="_x0000_s1064" style="position:absolute;left:88063;top:1305;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" fillcolor="#0e80ae" stroked="f" strokeweight="1pt">
                          <v:stroke miterlimit="4" joinstyle="miter"/>
                          <v:textbox inset=".74672mm,.74672mm,.74672mm,.74672mm"/>
                        </v:oval>
                        <v:oval id="Shape 285" o:spid="_x0000_s1065" style="position:absolute;left:88063;top:1037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" fillcolor="#595959" stroked="f" strokeweight="1pt">
                          <v:stroke miterlimit="4" joinstyle="miter"/>
                          <v:textbox inset=".74672mm,.74672mm,.74672mm,.74672mm"/>
                        </v:oval>
                        <v:oval id="Shape 286" o:spid="_x0000_s1066" style="position:absolute;left:88063;top:194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" fillcolor="#0e80ae" stroked="f" strokeweight="1pt">
                          <v:stroke miterlimit="4" joinstyle="miter"/>
                          <v:textbox inset=".74672mm,.74672mm,.74672mm,.74672mm"/>
                        </v:oval>
                        <v:oval id="Shape 287" o:spid="_x0000_s1067" style="position:absolute;left:69961;top:194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" fillcolor="#0e80ae" stroked="f" strokeweight="1pt">
                          <v:stroke miterlimit="4" joinstyle="miter"/>
                          <v:textbox inset=".74672mm,.74672mm,.74672mm,.74672mm"/>
                        </v:oval>
                        <v:oval id="Shape 288" o:spid="_x0000_s1068" style="position:absolute;left:69961;top:1037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" fillcolor="#0e80ae" stroked="f" strokeweight="1pt">
                          <v:stroke miterlimit="4" joinstyle="miter"/>
                          <v:textbox inset=".74672mm,.74672mm,.74672mm,.74672mm"/>
                        </v:oval>
                        <v:oval id="Shape 289" o:spid="_x0000_s1069" style="position:absolute;left:69961;top:1325;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" fillcolor="#0e80ae" stroked="f" strokeweight="1pt">
                          <v:stroke miterlimit="4" joinstyle="miter"/>
                          <v:textbox inset=".74672mm,.74672mm,.74672mm,.74672mm"/>
                        </v:oval>
                      </v:group>
                      <v:oval id="Shape 291" o:spid="_x0000_s1070" style="position:absolute;left:79015;top:103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" fillcolor="#595959" stroked="f" strokeweight="1pt">
                        <v:stroke miterlimit="4" joinstyle="miter"/>
                        <v:textbox inset=".74672mm,.74672mm,.74672mm,.74672mm"/>
                      </v:oval>
                      <v:oval id="Shape 292" o:spid="_x0000_s1071" style="position:absolute;left:79015;top:19433;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" fillcolor="#0e80ae" stroked="f" strokeweight="1pt">
                        <v:stroke miterlimit="4" joinstyle="miter"/>
                        <v:textbox inset=".74672mm,.74672mm,.74672mm,.74672mm"/>
                      </v:oval>
                    </v:group>
                    <v:group id="Gruppieren 230" o:spid="_x0000_s1072" style="position:absolute;left:397;top:12225;width:12529;height:10928" coordorigin="35723,127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">
                      <v:oval id="Shape 283" o:spid="_x0000_s1073" style="position:absolute;left:44777;top:12705;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" fillcolor="#98dbf6" stroked="f" strokeweight="1pt">
                        <v:stroke miterlimit="4" joinstyle="miter"/>
                        <v:textbox inset=".74672mm,.74672mm,.74672mm,.74672mm"/>
                      </v:oval>
                      <v:group id="Group 15364" o:spid="_x0000_s1074" style="position:absolute;left:35723;top:12705;width:24145;height:24165" coordorigin="35723,127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">
                        <v:oval id="Shape 284" o:spid="_x0000_s1075" style="position:absolute;left:53825;top:12705;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" fillcolor="#0e80ae" stroked="f" strokeweight="1pt">
                          <v:stroke miterlimit="4" joinstyle="miter"/>
                          <v:textbox inset=".74672mm,.74672mm,.74672mm,.74672mm"/>
                        </v:oval>
                        <v:oval id="Shape 285" o:spid="_x0000_s1076" style="position:absolute;left:53825;top:21776;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" fillcolor="#0e80ae" stroked="f" strokeweight="1pt">
                          <v:stroke miterlimit="4" joinstyle="miter"/>
                          <v:textbox inset=".74672mm,.74672mm,.74672mm,.74672mm"/>
                        </v:oval>
                        <v:oval id="Shape 286" o:spid="_x0000_s1077" style="position:absolute;left:53825;top:308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" fillcolor="#0e80ae" stroked="f" strokeweight="1pt">
                          <v:stroke miterlimit="4" joinstyle="miter"/>
                          <v:textbox inset=".74672mm,.74672mm,.74672mm,.74672mm"/>
                        </v:oval>
                        <v:oval id="Shape 287" o:spid="_x0000_s1078" style="position:absolute;left:35723;top:308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" fillcolor="#0e80ae" stroked="f" strokeweight="1pt">
                          <v:stroke miterlimit="4" joinstyle="miter"/>
                          <v:textbox inset=".74672mm,.74672mm,.74672mm,.74672mm"/>
                        </v:oval>
                        <v:oval id="Shape 288" o:spid="_x0000_s1079" style="position:absolute;left:35723;top:21776;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" fillcolor="#0e80ae" stroked="f" strokeweight="1pt">
                          <v:stroke miterlimit="4" joinstyle="miter"/>
                          <v:textbox inset=".74672mm,.74672mm,.74672mm,.74672mm"/>
                        </v:oval>
                        <v:oval id="Shape 289" o:spid="_x0000_s1080" style="position:absolute;left:35723;top:1272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" fillcolor="#0e80ae" stroked="f" strokeweight="1pt">
                          <v:stroke miterlimit="4" joinstyle="miter"/>
                          <v:textbox inset=".74672mm,.74672mm,.74672mm,.74672mm"/>
                        </v:oval>
                      </v:group>
                      <v:oval id="Shape 291" o:spid="_x0000_s1081" style="position:absolute;left:44777;top:217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" fillcolor="#98dbf6" stroked="f" strokeweight="1pt">
                        <v:stroke miterlimit="4" joinstyle="miter"/>
                        <v:textbox inset=".74672mm,.74672mm,.74672mm,.74672mm"/>
                      </v:oval>
                      <v:oval id="Shape 292" o:spid="_x0000_s1082" style="position:absolute;left:44777;top:30833;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" fillcolor="#98dbf6" stroked="f" strokeweight="1pt">
                        <v:stroke miterlimit="4" joinstyle="miter"/>
                        <v:textbox inset=".74672mm,.74672mm,.74672mm,.74672mm"/>
                      </v:oval>
                    </v:group>
                    <v:group id="Gruppieren 272" o:spid="_x0000_s1083" style="position:absolute;left:53571;top:23257;width:12338;height:12148" coordorigin="88958,23690"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">
                      <v:oval id="Shape 283" o:spid="_x0000_s1084" style="position:absolute;left:98012;top:23690;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" fillcolor="#0e80ae" stroked="f" strokeweight="1pt">
                        <v:stroke miterlimit="4" joinstyle="miter"/>
                        <v:textbox inset=".74672mm,.74672mm,.74672mm,.74672mm"/>
                      </v:oval>
                      <v:group id="Group 15375" o:spid="_x0000_s1085" style="position:absolute;left:88958;top:23690;width:24144;height:24165" coordorigin="88958,23690"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">
                        <v:oval id="Shape 284" o:spid="_x0000_s1086" style="position:absolute;left:107059;top:2369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" fillcolor="#0e80ae" stroked="f" strokeweight="1pt">
                          <v:stroke miterlimit="4" joinstyle="miter"/>
                          <v:textbox inset=".74672mm,.74672mm,.74672mm,.74672mm"/>
                        </v:oval>
                        <v:oval id="Shape 285" o:spid="_x0000_s1087" style="position:absolute;left:107059;top:3276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" fillcolor="#0e80ae" stroked="f" strokeweight="1pt">
                          <v:stroke miterlimit="4" joinstyle="miter"/>
                          <v:textbox inset=".74672mm,.74672mm,.74672mm,.74672mm"/>
                        </v:oval>
                        <v:oval id="Shape 286" o:spid="_x0000_s1088" style="position:absolute;left:107059;top:41812;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" fillcolor="#0e80ae" stroked="f" strokeweight="1pt">
                          <v:stroke miterlimit="4" joinstyle="miter"/>
                          <v:textbox inset=".74672mm,.74672mm,.74672mm,.74672mm"/>
                        </v:oval>
                        <v:oval id="Shape 287" o:spid="_x0000_s1089" style="position:absolute;left:88958;top:41812;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" fillcolor="#0e80ae" stroked="f" strokeweight="1pt">
                          <v:stroke miterlimit="4" joinstyle="miter"/>
                          <v:textbox inset=".74672mm,.74672mm,.74672mm,.74672mm"/>
                        </v:oval>
                        <v:oval id="Shape 288" o:spid="_x0000_s1090" style="position:absolute;left:88958;top:3276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" fillcolor="#0e80ae" stroked="f" strokeweight="1pt">
                          <v:stroke miterlimit="4" joinstyle="miter"/>
                          <v:textbox inset=".74672mm,.74672mm,.74672mm,.74672mm"/>
                        </v:oval>
                        <v:oval id="Shape 289" o:spid="_x0000_s1091" style="position:absolute;left:88958;top:23710;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" fillcolor="#98dbf6" stroked="f" strokeweight="1pt">
                          <v:stroke miterlimit="4" joinstyle="miter"/>
                          <v:textbox inset=".74672mm,.74672mm,.74672mm,.74672mm"/>
                        </v:oval>
                      </v:group>
                      <v:oval id="Shape 291" o:spid="_x0000_s1092" style="position:absolute;left:98012;top:32761;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" fillcolor="#98dbf6" stroked="f" strokeweight="1pt">
                        <v:stroke miterlimit="4" joinstyle="miter"/>
                        <v:textbox inset=".74672mm,.74672mm,.74672mm,.74672mm"/>
                      </v:oval>
                      <v:oval id="Shape 292" o:spid="_x0000_s1093" style="position:absolute;left:98012;top:41818;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" fillcolor="#98dbf6" stroked="f" strokeweight="1pt">
                        <v:stroke miterlimit="4" joinstyle="miter"/>
                        <v:textbox inset=".74672mm,.74672mm,.74672mm,.74672mm"/>
                      </v:oval>
                    </v:group>
                    <v:group id="Gruppieren 297" o:spid="_x0000_s1094" style="position:absolute;left:66691;top:16498;width:12046;height:11386" coordorigin="102086,16951"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">
                      <v:oval id="Shape 283" o:spid="_x0000_s1095" style="position:absolute;left:111139;top:16951;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" fillcolor="#595959" stroked="f" strokeweight="1pt">
                        <v:stroke miterlimit="4" joinstyle="miter"/>
                        <v:textbox inset=".74672mm,.74672mm,.74672mm,.74672mm"/>
                      </v:oval>
                      <v:group id="Group 15388" o:spid="_x0000_s1096" style="position:absolute;left:102086;top:16951;width:24144;height:24165" coordorigin="102086,16951"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">
                        <v:oval id="Shape 284" o:spid="_x0000_s1097" style="position:absolute;left:120187;top:169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" fillcolor="#0e80ae" stroked="f" strokeweight="1pt">
                          <v:stroke miterlimit="4" joinstyle="miter"/>
                          <v:textbox inset=".74672mm,.74672mm,.74672mm,.74672mm"/>
                        </v:oval>
                        <v:oval id="Shape 285" o:spid="_x0000_s1098" style="position:absolute;left:120187;top:26022;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" fillcolor="#595959" stroked="f" strokeweight="1pt">
                          <v:stroke miterlimit="4" joinstyle="miter"/>
                          <v:textbox inset=".74672mm,.74672mm,.74672mm,.74672mm"/>
                        </v:oval>
                        <v:oval id="Shape 286" o:spid="_x0000_s1099" style="position:absolute;left:120187;top:35073;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" fillcolor="#0e80ae" stroked="f" strokeweight="1pt">
                          <v:stroke miterlimit="4" joinstyle="miter"/>
                          <v:textbox inset=".74672mm,.74672mm,.74672mm,.74672mm"/>
                        </v:oval>
                        <v:oval id="Shape 287" o:spid="_x0000_s1100" style="position:absolute;left:102086;top:35073;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" fillcolor="#0e80ae" stroked="f" strokeweight="1pt">
                          <v:stroke miterlimit="4" joinstyle="miter"/>
                          <v:textbox inset=".74672mm,.74672mm,.74672mm,.74672mm"/>
                        </v:oval>
                        <v:oval id="Shape 288" o:spid="_x0000_s1101" style="position:absolute;left:102086;top:26022;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" fillcolor="#0e80ae" stroked="f" strokeweight="1pt">
                          <v:stroke miterlimit="4" joinstyle="miter"/>
                          <v:textbox inset=".74672mm,.74672mm,.74672mm,.74672mm"/>
                        </v:oval>
                        <v:oval id="Shape 289" o:spid="_x0000_s1102" style="position:absolute;left:102086;top:16971;width:6042;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" fillcolor="#0e80ae" stroked="f" strokeweight="1pt">
                          <v:stroke miterlimit="4" joinstyle="miter"/>
                          <v:textbox inset=".74672mm,.74672mm,.74672mm,.74672mm"/>
                        </v:oval>
                      </v:group>
                      <v:oval id="Shape 291" o:spid="_x0000_s1103" style="position:absolute;left:111139;top:26022;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" fillcolor="#595959" stroked="f" strokeweight="1pt">
                        <v:stroke miterlimit="4" joinstyle="miter"/>
                        <v:textbox inset=".74672mm,.74672mm,.74672mm,.74672mm"/>
                      </v:oval>
                      <v:oval id="Shape 292" o:spid="_x0000_s1104" style="position:absolute;left:111139;top:3507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" fillcolor="#0e80ae" stroked="f" strokeweight="1pt">
                        <v:stroke miterlimit="4" joinstyle="miter"/>
                        <v:textbox inset=".74672mm,.74672mm,.74672mm,.74672mm"/>
                      </v:oval>
                    </v:group>
                    <v:group id="Gruppieren 308" o:spid="_x0000_s1105" style="position:absolute;left:80208;top:11926;width:9900;height:8490" coordorigin="115559,1236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">
                      <v:oval id="Shape 283" o:spid="_x0000_s1106" style="position:absolute;left:124613;top:12369;width:6036;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" fillcolor="#98dbf6" stroked="f" strokeweight="1pt">
                        <v:stroke miterlimit="4" joinstyle="miter"/>
                        <v:textbox inset=".74672mm,.74672mm,.74672mm,.74672mm"/>
                      </v:oval>
                      <v:group id="Group 15399" o:spid="_x0000_s1107" style="position:absolute;left:115559;top:12369;width:24144;height:24165" coordorigin="115559,1236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">
                        <v:oval id="Shape 284" o:spid="_x0000_s1108" style="position:absolute;left:133660;top:12369;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" fillcolor="#0e80ae" stroked="f" strokeweight="1pt">
                          <v:stroke miterlimit="4" joinstyle="miter"/>
                          <v:textbox inset=".74672mm,.74672mm,.74672mm,.74672mm"/>
                        </v:oval>
                        <v:oval id="Shape 285" o:spid="_x0000_s1109" style="position:absolute;left:133660;top:2144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" fillcolor="#0e80ae" stroked="f" strokeweight="1pt">
                          <v:stroke miterlimit="4" joinstyle="miter"/>
                          <v:textbox inset=".74672mm,.74672mm,.74672mm,.74672mm"/>
                        </v:oval>
                        <v:oval id="Shape 286" o:spid="_x0000_s1110" style="position:absolute;left:133660;top:3049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" fillcolor="#0e80ae" stroked="f" strokeweight="1pt">
                          <v:stroke miterlimit="4" joinstyle="miter"/>
                          <v:textbox inset=".74672mm,.74672mm,.74672mm,.74672mm"/>
                        </v:oval>
                        <v:oval id="Shape 287" o:spid="_x0000_s1111" style="position:absolute;left:115559;top:30491;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" fillcolor="#0e80ae" stroked="f" strokeweight="1pt">
                          <v:stroke miterlimit="4" joinstyle="miter"/>
                          <v:textbox inset=".74672mm,.74672mm,.74672mm,.74672mm"/>
                        </v:oval>
                        <v:oval id="Shape 288" o:spid="_x0000_s1112" style="position:absolute;left:115559;top:21440;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" fillcolor="#0e80ae" stroked="f" strokeweight="1pt">
                          <v:stroke miterlimit="4" joinstyle="miter"/>
                          <v:textbox inset=".74672mm,.74672mm,.74672mm,.74672mm"/>
                        </v:oval>
                        <v:oval id="Shape 289" o:spid="_x0000_s1113" style="position:absolute;left:115559;top:12389;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" fillcolor="#0e80ae" stroked="f" strokeweight="1pt">
                          <v:stroke miterlimit="4" joinstyle="miter"/>
                          <v:textbox inset=".74672mm,.74672mm,.74672mm,.74672mm"/>
                        </v:oval>
                      </v:group>
                      <v:oval id="Shape 291" o:spid="_x0000_s1114" style="position:absolute;left:124613;top:21440;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" fillcolor="#98dbf6" stroked="f" strokeweight="1pt">
                        <v:stroke miterlimit="4" joinstyle="miter"/>
                        <v:textbox inset=".74672mm,.74672mm,.74672mm,.74672mm"/>
                      </v:oval>
                      <v:oval id="Shape 292" o:spid="_x0000_s1115" style="position:absolute;left:124613;top:30497;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" fillcolor="#98dbf6" stroked="f" strokeweight="1pt">
                        <v:stroke miterlimit="4" joinstyle="miter"/>
                        <v:textbox inset=".74672mm,.74672mm,.74672mm,.74672mm"/>
                      </v:oval>
                    </v:group>
                    <v:group id="Gruppieren 319" o:spid="_x0000_s1116" style="position:absolute;left:90843;top:7354;width:8446;height:7811" coordorigin="126240,783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">
                      <v:oval id="Shape 283" o:spid="_x0000_s1117" style="position:absolute;left:135294;top:783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" fillcolor="#595959" stroked="f" strokeweight="1pt">
                        <v:stroke miterlimit="4" joinstyle="miter"/>
                        <v:textbox inset=".74672mm,.74672mm,.74672mm,.74672mm"/>
                      </v:oval>
                      <v:group id="Group 15410" o:spid="_x0000_s1118" style="position:absolute;left:126240;top:7839;width:24145;height:24165" coordorigin="126240,783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">
                        <v:oval id="Shape 284" o:spid="_x0000_s1119" style="position:absolute;left:144342;top:7839;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" fillcolor="#0e80ae" stroked="f" strokeweight="1pt">
                          <v:stroke miterlimit="4" joinstyle="miter"/>
                          <v:textbox inset=".74672mm,.74672mm,.74672mm,.74672mm"/>
                        </v:oval>
                        <v:oval id="Shape 285" o:spid="_x0000_s1120" style="position:absolute;left:144342;top:16911;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" fillcolor="#0e80ae" stroked="f" strokeweight="1pt">
                          <v:stroke miterlimit="4" joinstyle="miter"/>
                          <v:textbox inset=".74672mm,.74672mm,.74672mm,.74672mm"/>
                        </v:oval>
                        <v:oval id="Shape 286" o:spid="_x0000_s1121" style="position:absolute;left:144342;top:25962;width:6042;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" fillcolor="#0e80ae" stroked="f" strokeweight="1pt">
                          <v:stroke miterlimit="4" joinstyle="miter"/>
                          <v:textbox inset=".74672mm,.74672mm,.74672mm,.74672mm"/>
                        </v:oval>
                        <v:oval id="Shape 287" o:spid="_x0000_s1122" style="position:absolute;left:126240;top:25962;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" fillcolor="#0e80ae" stroked="f" strokeweight="1pt">
                          <v:stroke miterlimit="4" joinstyle="miter"/>
                          <v:textbox inset=".74672mm,.74672mm,.74672mm,.74672mm"/>
                        </v:oval>
                        <v:oval id="Shape 288" o:spid="_x0000_s1123" style="position:absolute;left:126240;top:1691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" fillcolor="#595959" stroked="f" strokeweight="1pt">
                          <v:stroke miterlimit="4" joinstyle="miter"/>
                          <v:textbox inset=".74672mm,.74672mm,.74672mm,.74672mm"/>
                        </v:oval>
                        <v:oval id="Shape 289" o:spid="_x0000_s1124" style="position:absolute;left:126240;top:786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" fillcolor="#0e80ae" stroked="f" strokeweight="1pt">
                          <v:stroke miterlimit="4" joinstyle="miter"/>
                          <v:textbox inset=".74672mm,.74672mm,.74672mm,.74672mm"/>
                        </v:oval>
                      </v:group>
                      <v:oval id="Shape 291" o:spid="_x0000_s1125" style="position:absolute;left:135294;top:16911;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" fillcolor="#595959" stroked="f" strokeweight="1pt">
                        <v:stroke miterlimit="4" joinstyle="miter"/>
                        <v:textbox inset=".74672mm,.74672mm,.74672mm,.74672mm"/>
                      </v:oval>
                      <v:oval id="Shape 292" o:spid="_x0000_s1126" style="position:absolute;left:135294;top:25968;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" fillcolor="#0e80ae" stroked="f" strokeweight="1pt">
                        <v:stroke miterlimit="4" joinstyle="miter"/>
                        <v:textbox inset=".74672mm,.74672mm,.74672mm,.74672mm"/>
                      </v:oval>
                    </v:group>
                    <v:group id="Gruppieren 330" o:spid="_x0000_s1127" style="position:absolute;left:100285;top:2882;width:6915;height:6947" coordorigin="135674,3298"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">
                      <v:oval id="Shape 283" o:spid="_x0000_s1128" style="position:absolute;left:144728;top:3298;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" fillcolor="#0e80ae" stroked="f" strokeweight="1pt">
                        <v:stroke miterlimit="4" joinstyle="miter"/>
                        <v:textbox inset=".74672mm,.74672mm,.74672mm,.74672mm"/>
                      </v:oval>
                      <v:group id="Group 15421" o:spid="_x0000_s1129" style="position:absolute;left:135674;top:3298;width:24145;height:24165" coordorigin="135674,3298"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">
                        <v:oval id="Shape 284" o:spid="_x0000_s1130" style="position:absolute;left:153776;top:32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" fillcolor="#0e80ae" stroked="f" strokeweight="1pt">
                          <v:stroke miterlimit="4" joinstyle="miter"/>
                          <v:textbox inset=".74672mm,.74672mm,.74672mm,.74672mm"/>
                        </v:oval>
                        <v:oval id="Shape 285" o:spid="_x0000_s1131" style="position:absolute;left:153776;top:1236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" fillcolor="#0e80ae" stroked="f" strokeweight="1pt">
                          <v:stroke miterlimit="4" joinstyle="miter"/>
                          <v:textbox inset=".74672mm,.74672mm,.74672mm,.74672mm"/>
                        </v:oval>
                        <v:oval id="Shape 286" o:spid="_x0000_s1132" style="position:absolute;left:153776;top:2142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" fillcolor="#0e80ae" stroked="f" strokeweight="1pt">
                          <v:stroke miterlimit="4" joinstyle="miter"/>
                          <v:textbox inset=".74672mm,.74672mm,.74672mm,.74672mm"/>
                        </v:oval>
                        <v:oval id="Shape 287" o:spid="_x0000_s1133" style="position:absolute;left:135674;top:2142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" fillcolor="#0e80ae" stroked="f" strokeweight="1pt">
                          <v:stroke miterlimit="4" joinstyle="miter"/>
                          <v:textbox inset=".74672mm,.74672mm,.74672mm,.74672mm"/>
                        </v:oval>
                        <v:oval id="Shape 288" o:spid="_x0000_s1134" style="position:absolute;left:135674;top:1236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" fillcolor="#0e80ae" stroked="f" strokeweight="1pt">
                          <v:stroke miterlimit="4" joinstyle="miter"/>
                          <v:textbox inset=".74672mm,.74672mm,.74672mm,.74672mm"/>
                        </v:oval>
                        <v:oval id="Shape 289" o:spid="_x0000_s1135" style="position:absolute;left:135674;top:3318;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" fillcolor="#98dbf6" stroked="f" strokeweight="1pt">
                          <v:stroke miterlimit="4" joinstyle="miter"/>
                          <v:textbox inset=".74672mm,.74672mm,.74672mm,.74672mm"/>
                        </v:oval>
                      </v:group>
                      <v:oval id="Shape 291" o:spid="_x0000_s1136" style="position:absolute;left:144728;top:1236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" fillcolor="#98dbf6" stroked="f" strokeweight="1pt">
                        <v:stroke miterlimit="4" joinstyle="miter"/>
                        <v:textbox inset=".74672mm,.74672mm,.74672mm,.74672mm"/>
                      </v:oval>
                      <v:oval id="Shape 292" o:spid="_x0000_s1137" style="position:absolute;left:144728;top:2142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" fillcolor="#98dbf6" stroked="f" strokeweight="1pt">
                        <v:stroke miterlimit="4" joinstyle="miter"/>
                        <v:textbox inset=".74672mm,.74672mm,.74672mm,.74672mm"/>
                      </v:oval>
                    </v:group>
                  </v:group>
                  <v:shape id="Text Box 202" o:spid="_x0000_s1138" type="#_x0000_t202" style="position:absolute;left:24808;width:15088;height:70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" filled="f" stroked="f" strokeweight=".5pt">
                    <v:textbox>
                      <w:txbxContent>
                        <w:p w:rsidR="00FA0DF1" w:rsidRDefault="00FA0DF1" w:rsidP="00FA0DF1">
                          <w:pPr>
                            <w:spacing w:after="0"/>
                            <w:jc w:val="center"/>
                            <w:rPr>
                              <w:rFonts w:ascii="Times New Roman" w:hAnsi="Times New Roman" w:cs="Times New Roman"/>
                              <w:b/>
                              <w:sz w:val="24"/>
                              <w:szCs w:val="24"/>
                            </w:rPr>
                          </w:pPr>
                          <w:r>
                            <w:rPr>
                              <w:rFonts w:ascii="Times New Roman" w:hAnsi="Times New Roman" w:cs="Times New Roman"/>
                              <w:sz w:val="24"/>
                              <w:szCs w:val="24"/>
                            </w:rPr>
                            <w:t>Inc</w:t>
                          </w:r>
                          <w:r w:rsidRPr="003D0CE5">
                            <w:rPr>
                              <w:rFonts w:ascii="Times New Roman" w:hAnsi="Times New Roman" w:cs="Times New Roman"/>
                              <w:sz w:val="24"/>
                              <w:szCs w:val="24"/>
                            </w:rPr>
                            <w:t>orrect cue-probe combination</w:t>
                          </w:r>
                          <w:r>
                            <w:rPr>
                              <w:rFonts w:ascii="Times New Roman" w:hAnsi="Times New Roman" w:cs="Times New Roman"/>
                              <w:sz w:val="24"/>
                              <w:szCs w:val="24"/>
                            </w:rPr>
                            <w:t>s</w:t>
                          </w:r>
                        </w:p>
                        <w:p w:rsidR="00FA0DF1" w:rsidRPr="003D0CE5" w:rsidRDefault="00FA0DF1" w:rsidP="00FA0DF1">
                          <w:pPr>
                            <w:spacing w:after="0"/>
                            <w:jc w:val="center"/>
                            <w:rPr>
                              <w:rFonts w:ascii="Times New Roman" w:hAnsi="Times New Roman" w:cs="Times New Roman"/>
                              <w:b/>
                              <w:sz w:val="24"/>
                              <w:szCs w:val="24"/>
                            </w:rPr>
                          </w:pPr>
                          <w:r>
                            <w:rPr>
                              <w:rFonts w:ascii="Times New Roman" w:hAnsi="Times New Roman" w:cs="Times New Roman"/>
                              <w:b/>
                              <w:sz w:val="24"/>
                              <w:szCs w:val="24"/>
                            </w:rPr>
                            <w:t>Left</w:t>
                          </w:r>
                          <w:r w:rsidRPr="003D0CE5">
                            <w:rPr>
                              <w:rFonts w:ascii="Times New Roman" w:hAnsi="Times New Roman" w:cs="Times New Roman"/>
                              <w:b/>
                              <w:sz w:val="24"/>
                              <w:szCs w:val="24"/>
                            </w:rPr>
                            <w:t xml:space="preserve"> button</w:t>
                          </w:r>
                        </w:p>
                        <w:p w:rsidR="00FA0DF1" w:rsidRPr="003D0CE5" w:rsidRDefault="00FA0DF1" w:rsidP="00FA0DF1">
                          <w:pPr>
                            <w:spacing w:after="0"/>
                            <w:rPr>
                              <w:rFonts w:ascii="Times New Roman" w:hAnsi="Times New Roman" w:cs="Times New Roman"/>
                              <w:sz w:val="24"/>
                              <w:szCs w:val="24"/>
                            </w:rPr>
                          </w:pPr>
                        </w:p>
                      </w:txbxContent>
                    </v:textbox>
                  </v:shape>
                </v:group>
                <v:shape id="Text Box 241" o:spid="_x0000_s1139" type="#_x0000_t202" style="position:absolute;top:25295;width:53708;height:82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" stroked="f">
                  <v:textbox style="mso-fit-shape-to-text:t" inset="0,0,0,0">
                    <w:txbxContent>
                      <w:p w:rsidR="00FA0DF1" w:rsidRPr="00777F89" w:rsidRDefault="00FA0DF1" w:rsidP="00FA0DF1">
                        <w:pPr>
                          <w:pStyle w:val="Caption"/>
                          <w:jc w:val="both"/>
                          <w:rPr>
                            <w:rFonts w:ascii="Times New Roman" w:hAnsi="Times New Roman" w:cs="Times New Roman"/>
                            <w:i w:val="0"/>
                            <w:noProof/>
                            <w:color w:val="000000" w:themeColor="text1"/>
                            <w:sz w:val="24"/>
                            <w:szCs w:val="24"/>
                            <w:lang w:val="en-GB"/>
                          </w:rPr>
                        </w:pPr>
                        <w:bookmarkStart w:id="6" w:name="_Ref508544009"/>
                        <w:r w:rsidRPr="00777F89">
                          <w:rPr>
                            <w:rFonts w:ascii="Times New Roman" w:hAnsi="Times New Roman" w:cs="Times New Roman"/>
                            <w:b/>
                            <w:i w:val="0"/>
                            <w:color w:val="000000" w:themeColor="text1"/>
                            <w:sz w:val="24"/>
                            <w:szCs w:val="24"/>
                            <w:lang w:val="en-US"/>
                          </w:rPr>
                          <w:t xml:space="preserve">Figure </w:t>
                        </w:r>
                        <w:r w:rsidRPr="00777F89">
                          <w:rPr>
                            <w:rFonts w:ascii="Times New Roman" w:hAnsi="Times New Roman" w:cs="Times New Roman"/>
                            <w:b/>
                            <w:i w:val="0"/>
                            <w:color w:val="000000" w:themeColor="text1"/>
                            <w:sz w:val="24"/>
                            <w:szCs w:val="24"/>
                          </w:rPr>
                          <w:fldChar w:fldCharType="begin"/>
                        </w:r>
                        <w:r w:rsidRPr="00777F89">
                          <w:rPr>
                            <w:rFonts w:ascii="Times New Roman" w:hAnsi="Times New Roman" w:cs="Times New Roman"/>
                            <w:b/>
                            <w:i w:val="0"/>
                            <w:color w:val="000000" w:themeColor="text1"/>
                            <w:sz w:val="24"/>
                            <w:szCs w:val="24"/>
                            <w:lang w:val="en-US"/>
                          </w:rPr>
                          <w:instrText xml:space="preserve"> SEQ Figure \* ARABIC </w:instrText>
                        </w:r>
                        <w:r w:rsidRPr="00777F89">
                          <w:rPr>
                            <w:rFonts w:ascii="Times New Roman" w:hAnsi="Times New Roman" w:cs="Times New Roman"/>
                            <w:b/>
                            <w:i w:val="0"/>
                            <w:color w:val="000000" w:themeColor="text1"/>
                            <w:sz w:val="24"/>
                            <w:szCs w:val="24"/>
                          </w:rPr>
                          <w:fldChar w:fldCharType="separate"/>
                        </w:r>
                        <w:r>
                          <w:rPr>
                            <w:rFonts w:ascii="Times New Roman" w:hAnsi="Times New Roman" w:cs="Times New Roman"/>
                            <w:b/>
                            <w:i w:val="0"/>
                            <w:noProof/>
                            <w:color w:val="000000" w:themeColor="text1"/>
                            <w:sz w:val="24"/>
                            <w:szCs w:val="24"/>
                            <w:lang w:val="en-US"/>
                          </w:rPr>
                          <w:t>4</w:t>
                        </w:r>
                        <w:r w:rsidRPr="00777F89">
                          <w:rPr>
                            <w:rFonts w:ascii="Times New Roman" w:hAnsi="Times New Roman" w:cs="Times New Roman"/>
                            <w:b/>
                            <w:i w:val="0"/>
                            <w:color w:val="000000" w:themeColor="text1"/>
                            <w:sz w:val="24"/>
                            <w:szCs w:val="24"/>
                          </w:rPr>
                          <w:fldChar w:fldCharType="end"/>
                        </w:r>
                        <w:bookmarkEnd w:id="6"/>
                        <w:r w:rsidRPr="00777F89">
                          <w:rPr>
                            <w:rFonts w:ascii="Times New Roman" w:hAnsi="Times New Roman" w:cs="Times New Roman"/>
                            <w:i w:val="0"/>
                            <w:color w:val="000000" w:themeColor="text1"/>
                            <w:sz w:val="24"/>
                            <w:szCs w:val="24"/>
                            <w:lang w:val="en-US"/>
                          </w:rPr>
                          <w:t xml:space="preserve"> Illustration of the DPX task adapted for simultaneous EEG-fMRI recordings.</w:t>
                        </w:r>
                        <w:r w:rsidRPr="00777F89">
                          <w:rPr>
                            <w:rFonts w:ascii="Times New Roman" w:eastAsiaTheme="minorEastAsia" w:hAnsi="Times New Roman" w:cs="Times New Roman"/>
                            <w:i w:val="0"/>
                            <w:color w:val="000000" w:themeColor="text1"/>
                            <w:sz w:val="24"/>
                            <w:szCs w:val="24"/>
                            <w:lang w:val="en-US"/>
                          </w:rPr>
                          <w:t xml:space="preserve"> One trial consists of a cue lighting up within in the square, followed by a mask and then the probe appearing in grey (left side of the figure). A correct combination is presented on the left and all incorrect combinations on the right side.</w:t>
                        </w:r>
                      </w:p>
                    </w:txbxContent>
                  </v:textbox>
                </v:shape>
                <w10:wrap type="topAndBottom" anchory="page"/>
              </v:group>
            </w:pict>
          </mc:Fallback>
        </mc:AlternateContent>
      </w:r>
      <w:r w:rsidRPr="00F4550C">
        <w:rPr>
          <w:rFonts w:ascii="Times New Roman" w:hAnsi="Times New Roman" w:cs="Times New Roman"/>
          <w:noProof/>
          <w:sz w:val="24"/>
          <w:szCs w:val="24"/>
          <w:lang w:val="en-GB"/>
        </w:rPr>
        <w:t xml:space="preserve">Subjects were instructed to respond with a right button push after a correct cue-probe combination and with a left button push after an incorrect combination. In the correct combination (AX) </w:t>
      </w:r>
      <w:r>
        <w:rPr>
          <w:rFonts w:ascii="Times New Roman" w:hAnsi="Times New Roman" w:cs="Times New Roman"/>
          <w:noProof/>
          <w:sz w:val="24"/>
          <w:szCs w:val="24"/>
          <w:lang w:val="en-GB"/>
        </w:rPr>
        <w:t xml:space="preserve">in the vertical midline three </w:t>
      </w:r>
      <w:r w:rsidRPr="00F4550C">
        <w:rPr>
          <w:rFonts w:ascii="Times New Roman" w:hAnsi="Times New Roman" w:cs="Times New Roman"/>
          <w:noProof/>
          <w:sz w:val="24"/>
          <w:szCs w:val="24"/>
          <w:lang w:val="en-GB"/>
        </w:rPr>
        <w:t xml:space="preserve">blue dots </w:t>
      </w:r>
      <w:r>
        <w:rPr>
          <w:rFonts w:ascii="Times New Roman" w:hAnsi="Times New Roman" w:cs="Times New Roman"/>
          <w:noProof/>
          <w:sz w:val="24"/>
          <w:szCs w:val="24"/>
          <w:lang w:val="en-GB"/>
        </w:rPr>
        <w:t>light up</w:t>
      </w:r>
      <w:r w:rsidRPr="00F4550C">
        <w:rPr>
          <w:rFonts w:ascii="Times New Roman" w:hAnsi="Times New Roman" w:cs="Times New Roman"/>
          <w:noProof/>
          <w:sz w:val="24"/>
          <w:szCs w:val="24"/>
          <w:lang w:val="en-GB"/>
        </w:rPr>
        <w:t xml:space="preserve"> as a cue.</w:t>
      </w:r>
      <w:r>
        <w:rPr>
          <w:rFonts w:ascii="Times New Roman" w:hAnsi="Times New Roman" w:cs="Times New Roman"/>
          <w:noProof/>
          <w:sz w:val="24"/>
          <w:szCs w:val="24"/>
          <w:lang w:val="en-GB"/>
        </w:rPr>
        <w:t xml:space="preserve"> During the maintenance interval subjects fixated the square of nine dark blue dots as a mask.</w:t>
      </w:r>
      <w:r w:rsidRPr="00F4550C">
        <w:rPr>
          <w:rFonts w:ascii="Times New Roman" w:hAnsi="Times New Roman" w:cs="Times New Roman"/>
          <w:noProof/>
          <w:sz w:val="24"/>
          <w:szCs w:val="24"/>
          <w:lang w:val="en-GB"/>
        </w:rPr>
        <w:t xml:space="preserve"> The corresponding probe had the two upper dots of the vertical </w:t>
      </w:r>
      <w:r>
        <w:rPr>
          <w:rFonts w:ascii="Times New Roman" w:hAnsi="Times New Roman" w:cs="Times New Roman"/>
          <w:noProof/>
          <w:sz w:val="24"/>
          <w:szCs w:val="24"/>
          <w:lang w:val="en-GB"/>
        </w:rPr>
        <w:t>mid</w:t>
      </w:r>
      <w:r w:rsidRPr="00F4550C">
        <w:rPr>
          <w:rFonts w:ascii="Times New Roman" w:hAnsi="Times New Roman" w:cs="Times New Roman"/>
          <w:noProof/>
          <w:sz w:val="24"/>
          <w:szCs w:val="24"/>
          <w:lang w:val="en-GB"/>
        </w:rPr>
        <w:t xml:space="preserve">line and one on the right in the middle in </w:t>
      </w:r>
      <w:r>
        <w:rPr>
          <w:rFonts w:ascii="Times New Roman" w:hAnsi="Times New Roman" w:cs="Times New Roman"/>
          <w:noProof/>
          <w:sz w:val="24"/>
          <w:szCs w:val="24"/>
          <w:lang w:val="en-GB"/>
        </w:rPr>
        <w:t>grey</w:t>
      </w:r>
      <w:r w:rsidRPr="00F4550C">
        <w:rPr>
          <w:rFonts w:ascii="Times New Roman" w:hAnsi="Times New Roman" w:cs="Times New Roman"/>
          <w:noProof/>
          <w:sz w:val="24"/>
          <w:szCs w:val="24"/>
          <w:lang w:val="en-GB"/>
        </w:rPr>
        <w:t>. Any deviation in</w:t>
      </w:r>
      <w:r>
        <w:rPr>
          <w:rFonts w:ascii="Times New Roman" w:hAnsi="Times New Roman" w:cs="Times New Roman"/>
          <w:noProof/>
          <w:sz w:val="24"/>
          <w:szCs w:val="24"/>
          <w:lang w:val="en-GB"/>
        </w:rPr>
        <w:t xml:space="preserve"> the</w:t>
      </w:r>
      <w:r w:rsidRPr="00F4550C">
        <w:rPr>
          <w:rFonts w:ascii="Times New Roman" w:hAnsi="Times New Roman" w:cs="Times New Roman"/>
          <w:noProof/>
          <w:sz w:val="24"/>
          <w:szCs w:val="24"/>
          <w:lang w:val="en-GB"/>
        </w:rPr>
        <w:t xml:space="preserve"> cue, probe or in both </w:t>
      </w:r>
      <w:r>
        <w:rPr>
          <w:rFonts w:ascii="Times New Roman" w:hAnsi="Times New Roman" w:cs="Times New Roman"/>
          <w:noProof/>
          <w:sz w:val="24"/>
          <w:szCs w:val="24"/>
          <w:lang w:val="en-GB"/>
        </w:rPr>
        <w:t xml:space="preserve">patterns </w:t>
      </w:r>
      <w:r w:rsidRPr="00F4550C">
        <w:rPr>
          <w:rFonts w:ascii="Times New Roman" w:hAnsi="Times New Roman" w:cs="Times New Roman"/>
          <w:noProof/>
          <w:sz w:val="24"/>
          <w:szCs w:val="24"/>
          <w:lang w:val="en-GB"/>
        </w:rPr>
        <w:t>was considered incorrect. All patterns w</w:t>
      </w:r>
      <w:r>
        <w:rPr>
          <w:rFonts w:ascii="Times New Roman" w:hAnsi="Times New Roman" w:cs="Times New Roman"/>
          <w:noProof/>
          <w:sz w:val="24"/>
          <w:szCs w:val="24"/>
          <w:lang w:val="en-GB"/>
        </w:rPr>
        <w:t>ere constructed starting with</w:t>
      </w:r>
      <w:r w:rsidRPr="00F4550C">
        <w:rPr>
          <w:rFonts w:ascii="Times New Roman" w:hAnsi="Times New Roman" w:cs="Times New Roman"/>
          <w:noProof/>
          <w:sz w:val="24"/>
          <w:szCs w:val="24"/>
          <w:lang w:val="en-GB"/>
        </w:rPr>
        <w:t xml:space="preserve"> nine equidistant dots arranged in a square.</w:t>
      </w:r>
      <w:r>
        <w:rPr>
          <w:rFonts w:ascii="Times New Roman" w:hAnsi="Times New Roman" w:cs="Times New Roman"/>
          <w:noProof/>
          <w:sz w:val="24"/>
          <w:szCs w:val="24"/>
          <w:lang w:val="en-GB"/>
        </w:rPr>
        <w:t xml:space="preserve"> Further, all colors were checked for equiluminance to control for contrast effects. They were each tested in the configurations in which they were pesented in the experiment.</w:t>
      </w:r>
    </w:p>
    <w:p w:rsidR="00FA0DF1" w:rsidRPr="00F4550C" w:rsidRDefault="00FA0DF1" w:rsidP="00FA0DF1">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Across the four blocks 208 trials were presented with 136 AX (65%) and 24 trials (11.6%) for BX, AY and BY respective</w:t>
      </w:r>
      <w:r>
        <w:rPr>
          <w:rFonts w:ascii="Times New Roman" w:hAnsi="Times New Roman" w:cs="Times New Roman"/>
          <w:noProof/>
          <w:sz w:val="24"/>
          <w:szCs w:val="24"/>
          <w:lang w:val="en-GB"/>
        </w:rPr>
        <w:t xml:space="preserve">ly. However, due to a </w:t>
      </w:r>
      <w:r w:rsidRPr="00F4550C">
        <w:rPr>
          <w:rFonts w:ascii="Times New Roman" w:hAnsi="Times New Roman" w:cs="Times New Roman"/>
          <w:noProof/>
          <w:sz w:val="24"/>
          <w:szCs w:val="24"/>
          <w:lang w:val="en-GB"/>
        </w:rPr>
        <w:t>programming</w:t>
      </w:r>
      <w:r>
        <w:rPr>
          <w:rFonts w:ascii="Times New Roman" w:hAnsi="Times New Roman" w:cs="Times New Roman"/>
          <w:noProof/>
          <w:sz w:val="24"/>
          <w:szCs w:val="24"/>
          <w:lang w:val="en-GB"/>
        </w:rPr>
        <w:t xml:space="preserve"> error in the pseudo-randomized stimulus list,</w:t>
      </w:r>
      <w:r w:rsidRPr="00F4550C">
        <w:rPr>
          <w:rFonts w:ascii="Times New Roman" w:hAnsi="Times New Roman" w:cs="Times New Roman"/>
          <w:noProof/>
          <w:sz w:val="24"/>
          <w:szCs w:val="24"/>
          <w:lang w:val="en-GB"/>
        </w:rPr>
        <w:t xml:space="preserve"> the fourt</w:t>
      </w:r>
      <w:r>
        <w:rPr>
          <w:rFonts w:ascii="Times New Roman" w:hAnsi="Times New Roman" w:cs="Times New Roman"/>
          <w:noProof/>
          <w:sz w:val="24"/>
          <w:szCs w:val="24"/>
          <w:lang w:val="en-GB"/>
        </w:rPr>
        <w:t>h block contained 33 AX and 8</w:t>
      </w:r>
      <w:r w:rsidRPr="00F4550C">
        <w:rPr>
          <w:rFonts w:ascii="Times New Roman" w:hAnsi="Times New Roman" w:cs="Times New Roman"/>
          <w:noProof/>
          <w:sz w:val="24"/>
          <w:szCs w:val="24"/>
          <w:lang w:val="en-GB"/>
        </w:rPr>
        <w:t xml:space="preserve"> BX trials. Therefore, the actual amount is 135 AX, 25 BX and 24 AY and BY trials. An overview of t</w:t>
      </w:r>
      <w:r>
        <w:rPr>
          <w:rFonts w:ascii="Times New Roman" w:hAnsi="Times New Roman" w:cs="Times New Roman"/>
          <w:noProof/>
          <w:sz w:val="24"/>
          <w:szCs w:val="24"/>
          <w:lang w:val="en-GB"/>
        </w:rPr>
        <w:t xml:space="preserve">he paradigm is given in </w:t>
      </w:r>
      <w:r w:rsidRPr="00FA5F5C">
        <w:rPr>
          <w:rFonts w:ascii="Times New Roman" w:hAnsi="Times New Roman" w:cs="Times New Roman"/>
          <w:noProof/>
          <w:sz w:val="24"/>
          <w:szCs w:val="24"/>
          <w:lang w:val="en-GB"/>
        </w:rPr>
        <w:fldChar w:fldCharType="begin"/>
      </w:r>
      <w:r w:rsidRPr="00FA5F5C">
        <w:rPr>
          <w:rFonts w:ascii="Times New Roman" w:hAnsi="Times New Roman" w:cs="Times New Roman"/>
          <w:noProof/>
          <w:sz w:val="24"/>
          <w:szCs w:val="24"/>
          <w:lang w:val="en-GB"/>
        </w:rPr>
        <w:instrText xml:space="preserve"> REF _Ref508544009 \h </w:instrText>
      </w:r>
      <w:r w:rsidRPr="00FA5F5C">
        <w:rPr>
          <w:rFonts w:ascii="Times New Roman" w:hAnsi="Times New Roman" w:cs="Times New Roman"/>
          <w:noProof/>
          <w:sz w:val="24"/>
          <w:szCs w:val="24"/>
          <w:lang w:val="en-GB"/>
        </w:rPr>
      </w:r>
      <w:r w:rsidRPr="00FA5F5C">
        <w:rPr>
          <w:rFonts w:ascii="Times New Roman" w:hAnsi="Times New Roman" w:cs="Times New Roman"/>
          <w:noProof/>
          <w:sz w:val="24"/>
          <w:szCs w:val="24"/>
          <w:lang w:val="en-GB"/>
        </w:rPr>
        <w:instrText xml:space="preserve"> \* MERGEFORMAT </w:instrText>
      </w:r>
      <w:r w:rsidRPr="00FA5F5C">
        <w:rPr>
          <w:rFonts w:ascii="Times New Roman" w:hAnsi="Times New Roman" w:cs="Times New Roman"/>
          <w:noProof/>
          <w:sz w:val="24"/>
          <w:szCs w:val="24"/>
          <w:lang w:val="en-GB"/>
        </w:rPr>
        <w:fldChar w:fldCharType="separate"/>
      </w:r>
      <w:r w:rsidRPr="00FA5F5C">
        <w:rPr>
          <w:rFonts w:ascii="Times New Roman" w:hAnsi="Times New Roman" w:cs="Times New Roman"/>
          <w:b/>
          <w:color w:val="000000" w:themeColor="text1"/>
          <w:sz w:val="24"/>
          <w:szCs w:val="24"/>
          <w:lang w:val="en-US"/>
        </w:rPr>
        <w:t xml:space="preserve">Figure </w:t>
      </w:r>
      <w:r w:rsidRPr="00FA5F5C">
        <w:rPr>
          <w:rFonts w:ascii="Times New Roman" w:hAnsi="Times New Roman" w:cs="Times New Roman"/>
          <w:b/>
          <w:noProof/>
          <w:color w:val="000000" w:themeColor="text1"/>
          <w:sz w:val="24"/>
          <w:szCs w:val="24"/>
          <w:lang w:val="en-US"/>
        </w:rPr>
        <w:t>4</w:t>
      </w:r>
      <w:r w:rsidRPr="00FA5F5C">
        <w:rPr>
          <w:rFonts w:ascii="Times New Roman" w:hAnsi="Times New Roman" w:cs="Times New Roman"/>
          <w:noProof/>
          <w:sz w:val="24"/>
          <w:szCs w:val="24"/>
          <w:lang w:val="en-GB"/>
        </w:rPr>
        <w:fldChar w:fldCharType="end"/>
      </w:r>
      <w:r w:rsidRPr="00F4550C">
        <w:rPr>
          <w:rFonts w:ascii="Times New Roman" w:hAnsi="Times New Roman" w:cs="Times New Roman"/>
          <w:noProof/>
          <w:sz w:val="24"/>
          <w:szCs w:val="24"/>
          <w:lang w:val="en-GB"/>
        </w:rPr>
        <w:t xml:space="preserve">. </w:t>
      </w:r>
    </w:p>
    <w:p w:rsidR="00FA0DF1" w:rsidRPr="00F4550C" w:rsidRDefault="00FA0DF1" w:rsidP="00FA0DF1">
      <w:pPr>
        <w:pStyle w:val="NoSpacing"/>
        <w:spacing w:line="360" w:lineRule="auto"/>
        <w:ind w:firstLine="567"/>
        <w:jc w:val="both"/>
        <w:rPr>
          <w:rFonts w:ascii="Times New Roman" w:hAnsi="Times New Roman" w:cs="Times New Roman"/>
          <w:noProof/>
          <w:sz w:val="24"/>
          <w:szCs w:val="24"/>
          <w:lang w:val="en-US"/>
        </w:rPr>
      </w:pPr>
      <w:r w:rsidRPr="00F4550C">
        <w:rPr>
          <w:rFonts w:ascii="Times New Roman" w:hAnsi="Times New Roman" w:cs="Times New Roman"/>
          <w:noProof/>
          <w:sz w:val="24"/>
          <w:szCs w:val="24"/>
          <w:lang w:val="en-US"/>
        </w:rPr>
        <w:lastRenderedPageBreak/>
        <w:t>As often found in EEG paradigms, this design was intentionally unbalanced. For the paradigm to work, the correct trialtype AX had to have the highest frequency of occurance. Of the 52 trials per block, 33 were AX (65%) and 8 trials were each of the remaining trialtypes (11.6%). Thus, subjects developed a dominant response tendency towards AX to push the right button. However, in a small amount of trials (i.e., AY trials) the expectation to see a correct probe after a correct cue was violated. An AY trial required subjects to correct their behavioral planning by updating WM in a reactive control style. They had to integrate the unexpected information, since the last stimulus and not the context was imperative to their behavior.</w:t>
      </w:r>
    </w:p>
    <w:p w:rsidR="00FA0DF1" w:rsidRPr="00F4550C" w:rsidRDefault="00FA0DF1" w:rsidP="00FA0DF1">
      <w:pPr>
        <w:spacing w:after="0" w:line="360" w:lineRule="auto"/>
        <w:ind w:firstLine="567"/>
        <w:jc w:val="both"/>
        <w:rPr>
          <w:rFonts w:ascii="Times New Roman" w:hAnsi="Times New Roman" w:cs="Times New Roman"/>
          <w:noProof/>
          <w:sz w:val="24"/>
          <w:szCs w:val="24"/>
        </w:rPr>
      </w:pPr>
      <w:r w:rsidRPr="00F4550C">
        <w:rPr>
          <w:rFonts w:ascii="Times New Roman" w:hAnsi="Times New Roman" w:cs="Times New Roman"/>
          <w:noProof/>
          <w:sz w:val="24"/>
          <w:szCs w:val="24"/>
        </w:rPr>
        <w:t>By contrast, when subjects saw a wrong cue (B), a strong proactivity was triggered. Regardless of the probe, in a trial starting with a wrong cue there is only one possible response, since both cue and probe have to be correct in order for the trial to be correct. The wrong cue has to be maintained in WM, because in this case it is the imperative stimulus. As soon as subjects saw the correct probe, they had to inhibit the dominant response tendency to push the right button by having the context direct their behaviour. The last combination BY was a control condition and presumably did not require noteworthy cognitive control efforts.</w:t>
      </w:r>
    </w:p>
    <w:p w:rsidR="00FA0DF1" w:rsidRPr="00F4550C" w:rsidRDefault="00FA0DF1" w:rsidP="00FA0DF1">
      <w:pPr>
        <w:spacing w:after="0" w:line="360" w:lineRule="auto"/>
        <w:ind w:firstLine="567"/>
        <w:jc w:val="both"/>
        <w:rPr>
          <w:rFonts w:ascii="Times New Roman" w:hAnsi="Times New Roman" w:cs="Times New Roman"/>
          <w:noProof/>
          <w:sz w:val="24"/>
          <w:szCs w:val="24"/>
        </w:rPr>
      </w:pPr>
      <w:r w:rsidRPr="00F4550C">
        <w:rPr>
          <w:rFonts w:ascii="Times New Roman" w:hAnsi="Times New Roman" w:cs="Times New Roman"/>
          <w:noProof/>
          <w:sz w:val="24"/>
          <w:szCs w:val="24"/>
        </w:rPr>
        <w:t>Across the four blocks 564 trials were presented with 384 AX and 60 trials for BX, AY and BY respectively. Both the baseline and the dual demand blocks with cognitive reappraisal consisted of 282 trials. Hence, both conditions had 192 AX and 30 BX, AY and BY trials.</w:t>
      </w:r>
    </w:p>
    <w:p w:rsidR="00FA0DF1" w:rsidRPr="00F4550C" w:rsidRDefault="00FA0DF1" w:rsidP="00FA0DF1">
      <w:pPr>
        <w:rPr>
          <w:rFonts w:ascii="Times New Roman" w:hAnsi="Times New Roman" w:cs="Times New Roman"/>
        </w:rPr>
      </w:pPr>
    </w:p>
    <w:p w:rsidR="00FA0DF1" w:rsidRPr="00F4550C" w:rsidRDefault="00FA0DF1" w:rsidP="00FA0DF1">
      <w:pPr>
        <w:pStyle w:val="Heading2"/>
        <w:rPr>
          <w:rFonts w:ascii="Times New Roman" w:hAnsi="Times New Roman" w:cs="Times New Roman"/>
          <w:color w:val="auto"/>
        </w:rPr>
      </w:pPr>
      <w:bookmarkStart w:id="7" w:name="_Toc508189756"/>
      <w:r w:rsidRPr="00F4550C">
        <w:rPr>
          <w:rFonts w:ascii="Times New Roman" w:hAnsi="Times New Roman" w:cs="Times New Roman"/>
          <w:color w:val="auto"/>
        </w:rPr>
        <w:t>2.3 Data acquisition</w:t>
      </w:r>
      <w:bookmarkEnd w:id="7"/>
    </w:p>
    <w:p w:rsidR="00FA0DF1" w:rsidRPr="00F4550C" w:rsidRDefault="00FA0DF1" w:rsidP="00FA0DF1">
      <w:pPr>
        <w:rPr>
          <w:rFonts w:ascii="Times New Roman" w:hAnsi="Times New Roman" w:cs="Times New Roman"/>
        </w:rPr>
      </w:pPr>
    </w:p>
    <w:p w:rsidR="00FA0DF1" w:rsidRPr="00F4550C" w:rsidRDefault="00FA0DF1" w:rsidP="00FA0DF1">
      <w:pPr>
        <w:pStyle w:val="Heading3"/>
        <w:ind w:left="720"/>
        <w:rPr>
          <w:rFonts w:ascii="Times New Roman" w:hAnsi="Times New Roman" w:cs="Times New Roman"/>
          <w:color w:val="auto"/>
        </w:rPr>
      </w:pPr>
      <w:bookmarkStart w:id="8" w:name="_Toc508189757"/>
      <w:r w:rsidRPr="00F4550C">
        <w:rPr>
          <w:rFonts w:ascii="Times New Roman" w:hAnsi="Times New Roman" w:cs="Times New Roman"/>
          <w:color w:val="auto"/>
        </w:rPr>
        <w:t>2.3.1 Materials and software</w:t>
      </w:r>
      <w:bookmarkEnd w:id="8"/>
    </w:p>
    <w:p w:rsidR="00FA0DF1" w:rsidRDefault="00FA0DF1" w:rsidP="00FA0DF1">
      <w:pPr>
        <w:rPr>
          <w:rFonts w:ascii="Times New Roman" w:hAnsi="Times New Roman" w:cs="Times New Roman"/>
        </w:rPr>
      </w:pPr>
    </w:p>
    <w:p w:rsidR="00FA0DF1" w:rsidRDefault="00FA0DF1" w:rsidP="00FA0DF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For electrophysiological recordings inside the MRI scanner, the BrainAmp MR (Brain Products GmbH, Gilching, Germany), an fMRI compatible 32-channel EEG system</w:t>
      </w:r>
      <w:r w:rsidRPr="00F4550C">
        <w:rPr>
          <w:rFonts w:ascii="Times New Roman" w:hAnsi="Times New Roman" w:cs="Times New Roman"/>
          <w:sz w:val="24"/>
          <w:szCs w:val="24"/>
        </w:rPr>
        <w:t xml:space="preserve"> </w:t>
      </w:r>
      <w:r>
        <w:rPr>
          <w:rFonts w:ascii="Times New Roman" w:hAnsi="Times New Roman" w:cs="Times New Roman"/>
          <w:sz w:val="24"/>
          <w:szCs w:val="24"/>
        </w:rPr>
        <w:t>including an integrated ECG channel, was used. This system amplifies the recorded electrical signal with a shielded amplifier connected via a fiber optic cable to the USB interface in the control room. As a result, there are no artefacts caused by data transmission and the amount of electrical wiring inside the MRI room is minimized. All EEG and ECG channels were recorded using silver/silver chloride (Ag/AgCl) ring electrodes. Imaging data were collected in a 3 Tesla MRI scanner (Trio Tim System, Siemens, Erlangen, Germany), using a 12 channel head matrix receive coil for data acquisition.</w:t>
      </w:r>
    </w:p>
    <w:p w:rsidR="00FA0DF1" w:rsidRDefault="00FA0DF1" w:rsidP="00FA0DF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Unlike in common EEG systems, short cables connect the electrode cap to the amplifier. This quality prevents safety risks for the subject and potential sources of artefacts due to free moving wires inside the MRI. Another characteristic of the BrainAmp MR system is that it is </w:t>
      </w:r>
      <w:r>
        <w:rPr>
          <w:rFonts w:ascii="Times New Roman" w:hAnsi="Times New Roman" w:cs="Times New Roman"/>
          <w:sz w:val="24"/>
          <w:szCs w:val="24"/>
        </w:rPr>
        <w:lastRenderedPageBreak/>
        <w:t xml:space="preserve">clocked by the USB interface at the other end of the fiber optic cable. In many more sophisticated setups, for instance involving more than 32 channels, using an external system for temporal alignment can safe electric connections in the MRI. On top of that, implementing an external clock serves another essential purpose. There is virtually no approach for the correction of artefacts from simultaneous recordings in the EEG that does not rely on temporal synchronization. This task is very demanding, since the EEG has to be acquired with a much higher sampling rate than technically feasible for any MRI scanner and both have to be precisely aligned. Achieving this feat on a data level after the recording is more than likely insufficient for optimal data quality. Hence, a SyncBox (Brain Products GmbH, Gilching, Germany) is used as intermediary between the MRI and the EEG. The scanner clock is connected to the SyncBox Scanner Interface, which in turn is coupled to the SyncBox main unit. The latter contains all the circuitry necessary for detecting inputs from the clock and for downsampling the input. Lastly, the SyncBox puts out a clock signal to the USB interface, thereby enabling markers for events timed by the scanner clock (i.e., volume acquisition) to be set in the EEG. A schematic </w:t>
      </w:r>
      <w:r>
        <w:rPr>
          <w:rFonts w:ascii="Times New Roman" w:hAnsi="Times New Roman" w:cs="Times New Roman"/>
          <w:noProof/>
          <w:sz w:val="24"/>
          <w:szCs w:val="24"/>
        </w:rPr>
        <mc:AlternateContent>
          <mc:Choice Requires="wpg">
            <w:drawing>
              <wp:anchor distT="180340" distB="180340" distL="114300" distR="114300" simplePos="0" relativeHeight="251660288" behindDoc="0" locked="0" layoutInCell="1" allowOverlap="1" wp14:anchorId="128CB1B9" wp14:editId="3A8ABE8E">
                <wp:simplePos x="0" y="0"/>
                <wp:positionH relativeFrom="column">
                  <wp:posOffset>40242</wp:posOffset>
                </wp:positionH>
                <wp:positionV relativeFrom="page">
                  <wp:posOffset>5007610</wp:posOffset>
                </wp:positionV>
                <wp:extent cx="5529580" cy="4596765"/>
                <wp:effectExtent l="38100" t="38100" r="33020" b="635"/>
                <wp:wrapTopAndBottom/>
                <wp:docPr id="246" name="Group 246"/>
                <wp:cNvGraphicFramePr/>
                <a:graphic xmlns:a="http://schemas.openxmlformats.org/drawingml/2006/main">
                  <a:graphicData uri="http://schemas.microsoft.com/office/word/2010/wordprocessingGroup">
                    <wpg:wgp>
                      <wpg:cNvGrpSpPr/>
                      <wpg:grpSpPr>
                        <a:xfrm>
                          <a:off x="0" y="0"/>
                          <a:ext cx="5529580" cy="4596765"/>
                          <a:chOff x="0" y="0"/>
                          <a:chExt cx="5527966" cy="4597400"/>
                        </a:xfrm>
                      </wpg:grpSpPr>
                      <wpg:grpSp>
                        <wpg:cNvPr id="244" name="Group 244"/>
                        <wpg:cNvGrpSpPr/>
                        <wpg:grpSpPr>
                          <a:xfrm>
                            <a:off x="0" y="0"/>
                            <a:ext cx="5519724" cy="3774346"/>
                            <a:chOff x="6" y="0"/>
                            <a:chExt cx="5519093" cy="3775483"/>
                          </a:xfrm>
                        </wpg:grpSpPr>
                        <wpg:grpSp>
                          <wpg:cNvPr id="233" name="Group 233"/>
                          <wpg:cNvGrpSpPr/>
                          <wpg:grpSpPr>
                            <a:xfrm>
                              <a:off x="6" y="467513"/>
                              <a:ext cx="5515134" cy="3307970"/>
                              <a:chOff x="6207" y="-237513"/>
                              <a:chExt cx="5515439" cy="3309653"/>
                            </a:xfrm>
                          </wpg:grpSpPr>
                          <wpg:grpSp>
                            <wpg:cNvPr id="37" name="Gruppieren 21">
                              <a:extLst/>
                            </wpg:cNvPr>
                            <wpg:cNvGrpSpPr/>
                            <wpg:grpSpPr>
                              <a:xfrm>
                                <a:off x="6207" y="-237513"/>
                                <a:ext cx="5515439" cy="3309653"/>
                                <a:chOff x="8890" y="-400598"/>
                                <a:chExt cx="7900805" cy="4983092"/>
                              </a:xfrm>
                            </wpg:grpSpPr>
                            <pic:pic xmlns:pic="http://schemas.openxmlformats.org/drawingml/2006/picture">
                              <pic:nvPicPr>
                                <pic:cNvPr id="15377" name="Grafik 22">
                                  <a:extLst/>
                                </pic:cNvPr>
                                <pic:cNvPicPr>
                                  <a:picLocks noChangeAspect="1"/>
                                </pic:cNvPicPr>
                              </pic:nvPicPr>
                              <pic:blipFill>
                                <a:blip r:embed="rId6"/>
                                <a:stretch>
                                  <a:fillRect/>
                                </a:stretch>
                              </pic:blipFill>
                              <pic:spPr>
                                <a:xfrm>
                                  <a:off x="6061757" y="403816"/>
                                  <a:ext cx="1690498" cy="1742756"/>
                                </a:xfrm>
                                <a:prstGeom prst="rect">
                                  <a:avLst/>
                                </a:prstGeom>
                              </pic:spPr>
                            </pic:pic>
                            <wps:wsp>
                              <wps:cNvPr id="15378" name="Rechteck 23">
                                <a:extLst/>
                              </wps:cNvPr>
                              <wps:cNvSpPr/>
                              <wps:spPr>
                                <a:xfrm>
                                  <a:off x="1754672" y="2343263"/>
                                  <a:ext cx="1368153" cy="621610"/>
                                </a:xfrm>
                                <a:prstGeom prst="rect">
                                  <a:avLst/>
                                </a:prstGeom>
                                <a:solidFill>
                                  <a:srgbClr val="DEEAEA"/>
                                </a:solidFill>
                                <a:ln w="28575" cmpd="thinThick">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8" name="Rechteck 24">
                                <a:extLst/>
                              </wps:cNvPr>
                              <wps:cNvSpPr/>
                              <wps:spPr>
                                <a:xfrm>
                                  <a:off x="3281078" y="303440"/>
                                  <a:ext cx="1368152" cy="621610"/>
                                </a:xfrm>
                                <a:prstGeom prst="rect">
                                  <a:avLst/>
                                </a:prstGeom>
                                <a:solidFill>
                                  <a:srgbClr val="DEEAEA"/>
                                </a:solidFill>
                                <a:ln w="28575" cmpd="thinThick">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9" name="Rechteck 25">
                                <a:extLst/>
                              </wps:cNvPr>
                              <wps:cNvSpPr/>
                              <wps:spPr>
                                <a:xfrm>
                                  <a:off x="327810" y="303440"/>
                                  <a:ext cx="1368152" cy="621610"/>
                                </a:xfrm>
                                <a:prstGeom prst="rect">
                                  <a:avLst/>
                                </a:prstGeom>
                                <a:solidFill>
                                  <a:srgbClr val="DEEAEA"/>
                                </a:solidFill>
                                <a:ln w="28575" cmpd="thinThick">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3" name="Rechteck 26">
                                <a:extLst/>
                              </wps:cNvPr>
                              <wps:cNvSpPr/>
                              <wps:spPr>
                                <a:xfrm>
                                  <a:off x="8890" y="117998"/>
                                  <a:ext cx="5135250" cy="4464496"/>
                                </a:xfrm>
                                <a:prstGeom prst="rect">
                                  <a:avLst/>
                                </a:prstGeom>
                                <a:noFill/>
                                <a:ln w="76200" cmpd="thinThick">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5" name="Rechteck 27">
                                <a:extLst/>
                              </wps:cNvPr>
                              <wps:cNvSpPr/>
                              <wps:spPr>
                                <a:xfrm>
                                  <a:off x="5463180" y="117998"/>
                                  <a:ext cx="2446515" cy="4464496"/>
                                </a:xfrm>
                                <a:prstGeom prst="rect">
                                  <a:avLst/>
                                </a:prstGeom>
                                <a:noFill/>
                                <a:ln w="76200" cmpd="thinThick">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6" name="Rechteck 28">
                                <a:extLst/>
                              </wps:cNvPr>
                              <wps:cNvSpPr/>
                              <wps:spPr>
                                <a:xfrm>
                                  <a:off x="255801" y="1463808"/>
                                  <a:ext cx="1457597" cy="6103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A0DF1" w:rsidRPr="005C2F1E" w:rsidRDefault="00FA0DF1" w:rsidP="00FA0DF1">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console and control equipment</w:t>
                                    </w:r>
                                  </w:p>
                                </w:txbxContent>
                              </wps:txbx>
                              <wps:bodyPr rtlCol="0" anchor="ctr"/>
                            </wps:wsp>
                            <wps:wsp>
                              <wps:cNvPr id="209" name="Rechteck 31">
                                <a:extLst/>
                              </wps:cNvPr>
                              <wps:cNvSpPr/>
                              <wps:spPr>
                                <a:xfrm>
                                  <a:off x="1571463" y="3538720"/>
                                  <a:ext cx="1700917" cy="68084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A0DF1" w:rsidRPr="005C2F1E" w:rsidRDefault="00FA0DF1" w:rsidP="00FA0DF1">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EEG acquisition</w:t>
                                    </w:r>
                                  </w:p>
                                </w:txbxContent>
                              </wps:txbx>
                              <wps:bodyPr rtlCol="0" anchor="ctr"/>
                            </wps:wsp>
                            <wps:wsp>
                              <wps:cNvPr id="210" name="Rechteck 32">
                                <a:extLst/>
                              </wps:cNvPr>
                              <wps:cNvSpPr/>
                              <wps:spPr>
                                <a:xfrm>
                                  <a:off x="6048926" y="1902655"/>
                                  <a:ext cx="1449025" cy="37938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A0DF1" w:rsidRPr="005C2F1E" w:rsidRDefault="00FA0DF1" w:rsidP="00FA0DF1">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scanner</w:t>
                                    </w:r>
                                  </w:p>
                                </w:txbxContent>
                              </wps:txbx>
                              <wps:bodyPr rtlCol="0" anchor="ctr"/>
                            </wps:wsp>
                            <wps:wsp>
                              <wps:cNvPr id="211" name="Rechteck 33">
                                <a:extLst/>
                              </wps:cNvPr>
                              <wps:cNvSpPr/>
                              <wps:spPr>
                                <a:xfrm>
                                  <a:off x="6002098" y="3485755"/>
                                  <a:ext cx="1547088" cy="92136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A0DF1" w:rsidRPr="005C2F1E" w:rsidRDefault="00FA0DF1" w:rsidP="00FA0DF1">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EEG amplifier positioned inside the MRI bore</w:t>
                                    </w:r>
                                  </w:p>
                                </w:txbxContent>
                              </wps:txbx>
                              <wps:bodyPr rtlCol="0" anchor="ctr"/>
                            </wps:wsp>
                            <pic:pic xmlns:pic="http://schemas.openxmlformats.org/drawingml/2006/picture">
                              <pic:nvPicPr>
                                <pic:cNvPr id="212" name="Picture 212" descr="https://d30y9cdsu7xlg0.cloudfront.net/png/6850-200.png">
                                  <a:extLst/>
                                </pic:cNvPr>
                                <pic:cNvPicPr>
                                  <a:picLocks noChangeAspect="1" noChangeArrowheads="1"/>
                                </pic:cNvPicPr>
                              </pic:nvPicPr>
                              <pic:blipFill>
                                <a:blip r:embed="rId7"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525590" y="585405"/>
                                  <a:ext cx="929065" cy="9290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3" name="Picture 213" descr="http://orig05.deviantart.net/4c93/f/2011/042/6/a/monitor_icon_by_ducky108-d39bda2.png">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949563" y="570615"/>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4" name="Picture 214" descr="http://orig05.deviantart.net/4c93/f/2011/042/6/a/monitor_icon_by_ducky108-d39bda2.png">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542798" y="570615"/>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5" name="Picture 215" descr="https://d30y9cdsu7xlg0.cloudfront.net/png/6850-200.png">
                                  <a:extLst/>
                                </pic:cNvPr>
                                <pic:cNvPicPr>
                                  <a:picLocks noChangeAspect="1" noChangeArrowheads="1"/>
                                </pic:cNvPicPr>
                              </pic:nvPicPr>
                              <pic:blipFill>
                                <a:blip r:embed="rId7"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3478830" y="598511"/>
                                  <a:ext cx="929065" cy="9290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6" name="Picture 216" descr="http://orig05.deviantart.net/4c93/f/2011/042/6/a/monitor_icon_by_ducky108-d39bda2.png">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3712580" y="598511"/>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8" name="Picture 218" descr="https://d30y9cdsu7xlg0.cloudfront.net/png/6850-200.png">
                                  <a:extLst/>
                                </pic:cNvPr>
                                <pic:cNvPicPr>
                                  <a:picLocks noChangeAspect="1" noChangeArrowheads="1"/>
                                </pic:cNvPicPr>
                              </pic:nvPicPr>
                              <pic:blipFill>
                                <a:blip r:embed="rId7" cstate="print">
                                  <a:duotone>
                                    <a:schemeClr val="accent3">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943514" y="2645661"/>
                                  <a:ext cx="929066" cy="92906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9" name="Picture 219" descr="http://orig05.deviantart.net/4c93/f/2011/042/6/a/monitor_icon_by_ducky108-d39bda2.png">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177262" y="2645661"/>
                                  <a:ext cx="505092" cy="3788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0" name="Grafik 41">
                                  <a:extLst/>
                                </pic:cNvPr>
                                <pic:cNvPicPr>
                                  <a:picLocks noChangeAspect="1"/>
                                </pic:cNvPicPr>
                              </pic:nvPicPr>
                              <pic:blipFill>
                                <a:blip r:embed="rId9"/>
                                <a:stretch>
                                  <a:fillRect/>
                                </a:stretch>
                              </pic:blipFill>
                              <pic:spPr>
                                <a:xfrm>
                                  <a:off x="6061989" y="2615290"/>
                                  <a:ext cx="1466729" cy="909882"/>
                                </a:xfrm>
                                <a:prstGeom prst="rect">
                                  <a:avLst/>
                                </a:prstGeom>
                              </pic:spPr>
                            </pic:pic>
                            <wps:wsp>
                              <wps:cNvPr id="222" name="Gerader Verbinder 43">
                                <a:extLst/>
                              </wps:cNvPr>
                              <wps:cNvCnPr/>
                              <wps:spPr>
                                <a:xfrm flipV="1">
                                  <a:off x="1426905" y="-400598"/>
                                  <a:ext cx="0" cy="921911"/>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4" name="Gerader Verbinder 45">
                                <a:extLst/>
                              </wps:cNvPr>
                              <wps:cNvCnPr/>
                              <wps:spPr>
                                <a:xfrm flipH="1">
                                  <a:off x="3415427" y="3181856"/>
                                  <a:ext cx="2681768"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6" name="Rechteck 47">
                                <a:extLst/>
                              </wps:cNvPr>
                              <wps:cNvSpPr/>
                              <wps:spPr>
                                <a:xfrm>
                                  <a:off x="1656184" y="-64519"/>
                                  <a:ext cx="1944216" cy="37935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A0DF1" w:rsidRPr="005C2F1E" w:rsidRDefault="00FA0DF1" w:rsidP="00FA0DF1">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and EEG control room</w:t>
                                    </w:r>
                                  </w:p>
                                </w:txbxContent>
                              </wps:txbx>
                              <wps:bodyPr rtlCol="0" anchor="ctr"/>
                            </wps:wsp>
                            <wps:wsp>
                              <wps:cNvPr id="228" name="Gerader Verbinder 49">
                                <a:extLst/>
                              </wps:cNvPr>
                              <wps:cNvCnPr/>
                              <wps:spPr>
                                <a:xfrm>
                                  <a:off x="6703691" y="2343263"/>
                                  <a:ext cx="1917" cy="325312"/>
                                </a:xfrm>
                                <a:prstGeom prst="line">
                                  <a:avLst/>
                                </a:prstGeom>
                                <a:ln w="381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s:wsp>
                              <wps:cNvPr id="229" name="Rechteck 50">
                                <a:extLst/>
                              </wps:cNvPr>
                              <wps:cNvSpPr/>
                              <wps:spPr>
                                <a:xfrm>
                                  <a:off x="3262369" y="1453452"/>
                                  <a:ext cx="1440159" cy="8314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A0DF1" w:rsidRPr="005C2F1E" w:rsidRDefault="00FA0DF1" w:rsidP="00FA0DF1">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stimulus presentation</w:t>
                                    </w:r>
                                  </w:p>
                                </w:txbxContent>
                              </wps:txbx>
                              <wps:bodyPr rtlCol="0" anchor="ctr"/>
                            </wps:wsp>
                            <wps:wsp>
                              <wps:cNvPr id="230" name="Gerader Verbinder 51">
                                <a:extLst/>
                              </wps:cNvPr>
                              <wps:cNvCnPr/>
                              <wps:spPr>
                                <a:xfrm flipV="1">
                                  <a:off x="6693316" y="-354448"/>
                                  <a:ext cx="0" cy="1030333"/>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1" name="Gerader Verbinder 52">
                                <a:extLst/>
                              </wps:cNvPr>
                              <wps:cNvCnPr/>
                              <wps:spPr>
                                <a:xfrm flipH="1">
                                  <a:off x="3415427" y="3014655"/>
                                  <a:ext cx="365689" cy="0"/>
                                </a:xfrm>
                                <a:prstGeom prst="line">
                                  <a:avLst/>
                                </a:prstGeom>
                                <a:ln w="381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grpSp>
                          <wps:wsp>
                            <wps:cNvPr id="232" name="Rechteck 47">
                              <a:extLst/>
                            </wps:cNvPr>
                            <wps:cNvSpPr/>
                            <wps:spPr>
                              <a:xfrm>
                                <a:off x="4007644" y="-14290"/>
                                <a:ext cx="1357229" cy="252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A0DF1" w:rsidRPr="00AA0D8D" w:rsidRDefault="00FA0DF1" w:rsidP="00FA0DF1">
                                  <w:pPr>
                                    <w:pStyle w:val="NormalWeb"/>
                                    <w:spacing w:before="0" w:beforeAutospacing="0" w:after="0" w:afterAutospacing="0"/>
                                    <w:jc w:val="center"/>
                                    <w:rPr>
                                      <w:sz w:val="20"/>
                                      <w:szCs w:val="20"/>
                                    </w:rPr>
                                  </w:pPr>
                                  <w:r w:rsidRPr="00AA0D8D">
                                    <w:rPr>
                                      <w:color w:val="000000" w:themeColor="text1"/>
                                      <w:kern w:val="24"/>
                                      <w:sz w:val="20"/>
                                      <w:szCs w:val="20"/>
                                    </w:rPr>
                                    <w:t>MRI room</w:t>
                                  </w:r>
                                </w:p>
                              </w:txbxContent>
                            </wps:txbx>
                            <wps:bodyPr rtlCol="0" anchor="ctr">
                              <a:noAutofit/>
                            </wps:bodyPr>
                          </wps:wsp>
                        </wpg:grpSp>
                        <wpg:grpSp>
                          <wpg:cNvPr id="243" name="Group 243"/>
                          <wpg:cNvGrpSpPr/>
                          <wpg:grpSpPr>
                            <a:xfrm>
                              <a:off x="811272" y="0"/>
                              <a:ext cx="4707827" cy="2755814"/>
                              <a:chOff x="0" y="0"/>
                              <a:chExt cx="4707827" cy="2755814"/>
                            </a:xfrm>
                          </wpg:grpSpPr>
                          <wps:wsp>
                            <wps:cNvPr id="227" name="Rechteck 26">
                              <a:extLst/>
                            </wps:cNvPr>
                            <wps:cNvSpPr/>
                            <wps:spPr>
                              <a:xfrm>
                                <a:off x="0" y="0"/>
                                <a:ext cx="4707827" cy="575945"/>
                              </a:xfrm>
                              <a:prstGeom prst="rect">
                                <a:avLst/>
                              </a:prstGeom>
                              <a:noFill/>
                              <a:ln w="76200" cmpd="dbl">
                                <a:solidFill>
                                  <a:schemeClr val="tx1">
                                    <a:alpha val="34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4" name="Rechteck 30">
                              <a:extLst/>
                            </wps:cNvPr>
                            <wps:cNvSpPr/>
                            <wps:spPr>
                              <a:xfrm>
                                <a:off x="123754" y="96253"/>
                                <a:ext cx="1786779" cy="3960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A0DF1" w:rsidRPr="005C2F1E" w:rsidRDefault="00FA0DF1" w:rsidP="00FA0DF1">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 xml:space="preserve">Online clock synchronization of EEG and MRI </w:t>
                                  </w:r>
                                  <w:r>
                                    <w:rPr>
                                      <w:color w:val="000000" w:themeColor="text1"/>
                                      <w:kern w:val="24"/>
                                      <w:sz w:val="20"/>
                                      <w:szCs w:val="20"/>
                                      <w:lang w:val="en-US"/>
                                    </w:rPr>
                                    <w:t>via SyncBox</w:t>
                                  </w:r>
                                </w:p>
                              </w:txbxContent>
                            </wps:txbx>
                            <wps:bodyPr rtlCol="0" anchor="ctr">
                              <a:noAutofit/>
                            </wps:bodyPr>
                          </wps:wsp>
                          <wps:wsp>
                            <wps:cNvPr id="236" name="Rechteck 30">
                              <a:extLst/>
                            </wps:cNvPr>
                            <wps:cNvSpPr/>
                            <wps:spPr>
                              <a:xfrm>
                                <a:off x="3265714" y="96253"/>
                                <a:ext cx="1187450" cy="3956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A0DF1" w:rsidRPr="005C2F1E" w:rsidRDefault="00FA0DF1" w:rsidP="00FA0DF1">
                                  <w:pPr>
                                    <w:pStyle w:val="NormalWeb"/>
                                    <w:spacing w:before="0" w:beforeAutospacing="0" w:after="0" w:afterAutospacing="0"/>
                                    <w:jc w:val="center"/>
                                    <w:rPr>
                                      <w:sz w:val="20"/>
                                      <w:szCs w:val="20"/>
                                      <w:lang w:val="en-US"/>
                                    </w:rPr>
                                  </w:pPr>
                                  <w:r>
                                    <w:rPr>
                                      <w:color w:val="000000" w:themeColor="text1"/>
                                      <w:kern w:val="24"/>
                                      <w:sz w:val="20"/>
                                      <w:szCs w:val="20"/>
                                      <w:lang w:val="en-US"/>
                                    </w:rPr>
                                    <w:t>Scanner Master Clock Output</w:t>
                                  </w:r>
                                </w:p>
                              </w:txbxContent>
                            </wps:txbx>
                            <wps:bodyPr wrap="square" rtlCol="0" anchor="ctr">
                              <a:noAutofit/>
                            </wps:bodyPr>
                          </wps:wsp>
                          <wps:wsp>
                            <wps:cNvPr id="237" name="Rechteck 30">
                              <a:extLst/>
                            </wps:cNvPr>
                            <wps:cNvSpPr/>
                            <wps:spPr>
                              <a:xfrm>
                                <a:off x="2000680" y="96253"/>
                                <a:ext cx="1187450" cy="39560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A0DF1" w:rsidRPr="005C2F1E" w:rsidRDefault="00FA0DF1" w:rsidP="00FA0DF1">
                                  <w:pPr>
                                    <w:pStyle w:val="NormalWeb"/>
                                    <w:spacing w:before="0" w:beforeAutospacing="0" w:after="0" w:afterAutospacing="0"/>
                                    <w:jc w:val="center"/>
                                    <w:rPr>
                                      <w:sz w:val="20"/>
                                      <w:szCs w:val="20"/>
                                      <w:lang w:val="en-US"/>
                                    </w:rPr>
                                  </w:pPr>
                                  <w:r>
                                    <w:rPr>
                                      <w:color w:val="000000" w:themeColor="text1"/>
                                      <w:kern w:val="24"/>
                                      <w:sz w:val="20"/>
                                      <w:szCs w:val="20"/>
                                      <w:lang w:val="en-US"/>
                                    </w:rPr>
                                    <w:t>SyncBox Scanner Interface</w:t>
                                  </w:r>
                                </w:p>
                              </w:txbxContent>
                            </wps:txbx>
                            <wps:bodyPr wrap="square" rtlCol="0" anchor="ctr">
                              <a:noAutofit/>
                            </wps:bodyPr>
                          </wps:wsp>
                          <wps:wsp>
                            <wps:cNvPr id="238" name="Gerader Verbinder 43">
                              <a:extLst/>
                            </wps:cNvPr>
                            <wps:cNvCnPr/>
                            <wps:spPr>
                              <a:xfrm flipV="1">
                                <a:off x="1863176" y="494392"/>
                                <a:ext cx="0" cy="61200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0" name="Gerader Verbinder 52">
                              <a:extLst/>
                            </wps:cNvPr>
                            <wps:cNvCnPr/>
                            <wps:spPr>
                              <a:xfrm flipH="1">
                                <a:off x="1821925" y="2323814"/>
                                <a:ext cx="6" cy="432000"/>
                              </a:xfrm>
                              <a:prstGeom prst="line">
                                <a:avLst/>
                              </a:prstGeom>
                              <a:ln w="38100">
                                <a:solidFill>
                                  <a:schemeClr val="tx1"/>
                                </a:solidFill>
                                <a:prstDash val="solid"/>
                              </a:ln>
                            </wps:spPr>
                            <wps:style>
                              <a:lnRef idx="1">
                                <a:schemeClr val="accent1"/>
                              </a:lnRef>
                              <a:fillRef idx="0">
                                <a:schemeClr val="accent1"/>
                              </a:fillRef>
                              <a:effectRef idx="0">
                                <a:schemeClr val="accent1"/>
                              </a:effectRef>
                              <a:fontRef idx="minor">
                                <a:schemeClr val="tx1"/>
                              </a:fontRef>
                            </wps:style>
                            <wps:bodyPr/>
                          </wps:wsp>
                        </wpg:grpSp>
                      </wpg:grpSp>
                      <wps:wsp>
                        <wps:cNvPr id="245" name="Text Box 245"/>
                        <wps:cNvSpPr txBox="1"/>
                        <wps:spPr>
                          <a:xfrm>
                            <a:off x="8546" y="3896360"/>
                            <a:ext cx="5519420" cy="701040"/>
                          </a:xfrm>
                          <a:prstGeom prst="rect">
                            <a:avLst/>
                          </a:prstGeom>
                          <a:solidFill>
                            <a:prstClr val="white"/>
                          </a:solidFill>
                          <a:ln>
                            <a:noFill/>
                          </a:ln>
                        </wps:spPr>
                        <wps:txbx>
                          <w:txbxContent>
                            <w:p w:rsidR="00FA0DF1" w:rsidRPr="00E50F9A" w:rsidRDefault="00FA0DF1" w:rsidP="00FA0DF1">
                              <w:pPr>
                                <w:pStyle w:val="NormalWeb"/>
                                <w:spacing w:before="0" w:beforeAutospacing="0" w:after="0" w:afterAutospacing="0"/>
                                <w:jc w:val="both"/>
                                <w:rPr>
                                  <w:lang w:val="en-US"/>
                                </w:rPr>
                              </w:pPr>
                              <w:bookmarkStart w:id="9" w:name="_Ref508544029"/>
                              <w:r w:rsidRPr="00E50F9A">
                                <w:rPr>
                                  <w:b/>
                                  <w:lang w:val="en-US"/>
                                </w:rPr>
                                <w:t xml:space="preserve">Figure </w:t>
                              </w:r>
                              <w:r w:rsidRPr="00E50F9A">
                                <w:rPr>
                                  <w:b/>
                                </w:rPr>
                                <w:fldChar w:fldCharType="begin"/>
                              </w:r>
                              <w:r w:rsidRPr="00E50F9A">
                                <w:rPr>
                                  <w:b/>
                                  <w:lang w:val="en-US"/>
                                </w:rPr>
                                <w:instrText xml:space="preserve"> SEQ Figure \* ARABIC </w:instrText>
                              </w:r>
                              <w:r w:rsidRPr="00E50F9A">
                                <w:rPr>
                                  <w:b/>
                                </w:rPr>
                                <w:fldChar w:fldCharType="separate"/>
                              </w:r>
                              <w:r w:rsidRPr="00E50F9A">
                                <w:rPr>
                                  <w:b/>
                                  <w:noProof/>
                                  <w:lang w:val="en-US"/>
                                </w:rPr>
                                <w:t>5</w:t>
                              </w:r>
                              <w:r w:rsidRPr="00E50F9A">
                                <w:rPr>
                                  <w:b/>
                                </w:rPr>
                                <w:fldChar w:fldCharType="end"/>
                              </w:r>
                              <w:bookmarkEnd w:id="9"/>
                              <w:r w:rsidRPr="00E50F9A">
                                <w:rPr>
                                  <w:color w:val="000000" w:themeColor="text1"/>
                                  <w:kern w:val="24"/>
                                  <w:lang w:val="en-US"/>
                                </w:rPr>
                                <w:t xml:space="preserve"> </w:t>
                              </w:r>
                              <w:r w:rsidRPr="0037572C">
                                <w:rPr>
                                  <w:color w:val="000000" w:themeColor="text1"/>
                                  <w:kern w:val="24"/>
                                  <w:lang w:val="en-US"/>
                                </w:rPr>
                                <w:t xml:space="preserve">Schematic </w:t>
                              </w:r>
                              <w:r>
                                <w:rPr>
                                  <w:color w:val="000000" w:themeColor="text1"/>
                                  <w:kern w:val="24"/>
                                  <w:lang w:val="en-US"/>
                                </w:rPr>
                                <w:t>illustration</w:t>
                              </w:r>
                              <w:r w:rsidRPr="0037572C">
                                <w:rPr>
                                  <w:color w:val="000000" w:themeColor="text1"/>
                                  <w:kern w:val="24"/>
                                  <w:lang w:val="en-US"/>
                                </w:rPr>
                                <w:t xml:space="preserve"> of the experimental setup for simultaneous EEG-fMRI recordings adapted from Ullsperger &amp; Debener </w:t>
                              </w:r>
                              <w:r w:rsidRPr="0037572C">
                                <w:fldChar w:fldCharType="begin" w:fldLock="1"/>
                              </w:r>
                              <w:r w:rsidRPr="0037572C">
                                <w:rPr>
                                  <w:lang w:val="en-US"/>
                                </w:rPr>
                                <w:instrText>ADDIN CSL_CITATION { "citationItems" : [ { "id" : "ITEM-1", "itemData" : { "author" : [ { "dropping-particle" : "", "family" : "Ullsperger", "given" : "M", "non-dropping-particle" : "", "parse-names" : false, "suffix" : "" }, { "dropping-particle" : "", "family" : "Debener", "given" : "S", "non-dropping-particle" : "", "parse-names" : false, "suffix" : "" } ], "id" : "ITEM-1", "issued" : { "date-parts" : [ [ "2010" ] ] }, "title" : "Simultaneous EEG and fMRI: recording, analysis, and application", "type" : "article-journal" }, "uris" : [ "http://www.mendeley.com/documents/?uuid=fb5444e0-02c8-3108-ac9c-f34545f820b8" ] } ], "mendeley" : { "formattedCitation" : "(Ullsperger &amp; Debener, 2010)", "manualFormatting" : "(2010)", "plainTextFormattedCitation" : "(Ullsperger &amp; Debener, 2010)", "previouslyFormattedCitation" : "(Ullsperger &amp; Debener, 2010)" }, "properties" : {  }, "schema" : "https://github.com/citation-style-language/schema/raw/master/csl-citation.json" }</w:instrText>
                              </w:r>
                              <w:r w:rsidRPr="0037572C">
                                <w:fldChar w:fldCharType="separate"/>
                              </w:r>
                              <w:r w:rsidRPr="0037572C">
                                <w:rPr>
                                  <w:noProof/>
                                  <w:lang w:val="en-US"/>
                                </w:rPr>
                                <w:t>(2010)</w:t>
                              </w:r>
                              <w:r w:rsidRPr="0037572C">
                                <w:fldChar w:fldCharType="end"/>
                              </w:r>
                              <w:r>
                                <w:rPr>
                                  <w:color w:val="000000" w:themeColor="text1"/>
                                  <w:kern w:val="24"/>
                                  <w:lang w:val="en-US"/>
                                </w:rPr>
                                <w:t xml:space="preserve">. EEG and fMRI acquisition is performed with a SyncBox synchronizing data acquisition of the two methods to ensure that TR markers are set precisely in the EEG dat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28CB1B9" id="Group 246" o:spid="_x0000_s1140" style="position:absolute;left:0;text-align:left;margin-left:3.15pt;margin-top:394.3pt;width:435.4pt;height:361.95pt;z-index:251660288;mso-wrap-distance-top:14.2pt;mso-wrap-distance-bottom:14.2pt;mso-position-vertical-relative:page;mso-width-relative:margin;mso-height-relative:margin" coordsize="55279,459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">
                <v:group id="Group 244" o:spid="_x0000_s1141" style="position:absolute;width:55197;height:37743" coordorigin="" coordsize="55190,377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">
                  <v:group id="Group 233" o:spid="_x0000_s1142" style="position:absolute;top:4675;width:55151;height:33079" coordorigin="62,-2375" coordsize="55154,330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">
                    <v:group id="Gruppieren 21" o:spid="_x0000_s1143" style="position:absolute;left:62;top:-2375;width:55154;height:33096" coordorigin="88,-4005" coordsize="79008,498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2" o:spid="_x0000_s1144" type="#_x0000_t75" style="position:absolute;left:60617;top:4038;width:16905;height:174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">
                        <v:imagedata r:id="rId10" o:title=""/>
                      </v:shape>
                      <v:rect id="Rechteck 23" o:spid="_x0000_s1145" style="position:absolute;left:17546;top:23432;width:13682;height:6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" fillcolor="#deeaea" strokecolor="#e7e6e6 [3214]" strokeweight="2.25pt">
                        <v:stroke linestyle="thinThick"/>
                      </v:rect>
                      <v:rect id="Rechteck 24" o:spid="_x0000_s1146" style="position:absolute;left:32810;top:3034;width:13682;height:6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" fillcolor="#deeaea" strokecolor="#e7e6e6 [3214]" strokeweight="2.25pt">
                        <v:stroke linestyle="thinThick"/>
                      </v:rect>
                      <v:rect id="Rechteck 25" o:spid="_x0000_s1147" style="position:absolute;left:3278;top:3034;width:13681;height:62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" fillcolor="#deeaea" strokecolor="#e7e6e6 [3214]" strokeweight="2.25pt">
                        <v:stroke linestyle="thinThick"/>
                      </v:rect>
                      <v:rect id="Rechteck 26" o:spid="_x0000_s1148" style="position:absolute;left:88;top:1179;width:51353;height:4464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" filled="f" strokecolor="black [3213]" strokeweight="6pt">
                        <v:stroke linestyle="thinThick"/>
                      </v:rect>
                      <v:rect id="Rechteck 27" o:spid="_x0000_s1149" style="position:absolute;left:54631;top:1179;width:24465;height:4464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" filled="f" strokecolor="black [3213]" strokeweight="6pt">
                        <v:stroke linestyle="thinThick"/>
                      </v:rect>
                      <v:rect id="Rechteck 28" o:spid="_x0000_s1150" style="position:absolute;left:2558;top:14638;width:14575;height:61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" filled="f" strokecolor="black [3213]" strokeweight="1pt">
                        <v:textbox>
                          <w:txbxContent>
                            <w:p w:rsidR="00FA0DF1" w:rsidRPr="005C2F1E" w:rsidRDefault="00FA0DF1" w:rsidP="00FA0DF1">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console and control equipment</w:t>
                              </w:r>
                            </w:p>
                          </w:txbxContent>
                        </v:textbox>
                      </v:rect>
                      <v:rect id="Rechteck 31" o:spid="_x0000_s1151" style="position:absolute;left:15714;top:35387;width:17009;height:68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" filled="f" strokecolor="black [3213]" strokeweight="1pt">
                        <v:textbox>
                          <w:txbxContent>
                            <w:p w:rsidR="00FA0DF1" w:rsidRPr="005C2F1E" w:rsidRDefault="00FA0DF1" w:rsidP="00FA0DF1">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EEG acquisition</w:t>
                              </w:r>
                            </w:p>
                          </w:txbxContent>
                        </v:textbox>
                      </v:rect>
                      <v:rect id="Rechteck 32" o:spid="_x0000_s1152" style="position:absolute;left:60489;top:19026;width:14490;height:37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" filled="f" strokecolor="black [3213]" strokeweight="1pt">
                        <v:textbox>
                          <w:txbxContent>
                            <w:p w:rsidR="00FA0DF1" w:rsidRPr="005C2F1E" w:rsidRDefault="00FA0DF1" w:rsidP="00FA0DF1">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scanner</w:t>
                              </w:r>
                            </w:p>
                          </w:txbxContent>
                        </v:textbox>
                      </v:rect>
                      <v:rect id="Rechteck 33" o:spid="_x0000_s1153" style="position:absolute;left:60020;top:34857;width:15471;height:92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" filled="f" strokecolor="black [3213]" strokeweight="1pt">
                        <v:textbox>
                          <w:txbxContent>
                            <w:p w:rsidR="00FA0DF1" w:rsidRPr="005C2F1E" w:rsidRDefault="00FA0DF1" w:rsidP="00FA0DF1">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EEG amplifier positioned inside the MRI bore</w:t>
                              </w:r>
                            </w:p>
                          </w:txbxContent>
                        </v:textbox>
                      </v:rect>
                      <v:shape id="Picture 212" o:spid="_x0000_s1154" type="#_x0000_t75" alt="https://d30y9cdsu7xlg0.cloudfront.net/png/6850-200.png" style="position:absolute;left:5255;top:5854;width:9291;height:9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">
                        <v:imagedata r:id="rId11" o:title="6850-200" recolortarget="#494949 [1446]"/>
                      </v:shape>
                      <v:shape id="Picture 213" o:spid="_x0000_s1155" type="#_x0000_t75" alt="http://orig05.deviantart.net/4c93/f/2011/042/6/a/monitor_icon_by_ducky108-d39bda2.png" style="position:absolute;left:9495;top:5706;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">
                        <v:imagedata r:id="rId12" o:title="monitor_icon_by_ducky108-d39bda2"/>
                      </v:shape>
                      <v:shape id="Picture 214" o:spid="_x0000_s1156" type="#_x0000_t75" alt="http://orig05.deviantart.net/4c93/f/2011/042/6/a/monitor_icon_by_ducky108-d39bda2.png" style="position:absolute;left:5427;top:5706;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">
                        <v:imagedata r:id="rId12" o:title="monitor_icon_by_ducky108-d39bda2"/>
                      </v:shape>
                      <v:shape id="Picture 215" o:spid="_x0000_s1157" type="#_x0000_t75" alt="https://d30y9cdsu7xlg0.cloudfront.net/png/6850-200.png" style="position:absolute;left:34788;top:5985;width:9290;height:9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">
                        <v:imagedata r:id="rId11" o:title="6850-200" recolortarget="#494949 [1446]"/>
                      </v:shape>
                      <v:shape id="Picture 216" o:spid="_x0000_s1158" type="#_x0000_t75" alt="http://orig05.deviantart.net/4c93/f/2011/042/6/a/monitor_icon_by_ducky108-d39bda2.png" style="position:absolute;left:37125;top:5985;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">
                        <v:imagedata r:id="rId12" o:title="monitor_icon_by_ducky108-d39bda2"/>
                      </v:shape>
                      <v:shape id="Picture 218" o:spid="_x0000_s1159" type="#_x0000_t75" alt="https://d30y9cdsu7xlg0.cloudfront.net/png/6850-200.png" style="position:absolute;left:19435;top:26456;width:9290;height:92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">
                        <v:imagedata r:id="rId11" o:title="6850-200" recolortarget="#494949 [1446]"/>
                      </v:shape>
                      <v:shape id="Picture 219" o:spid="_x0000_s1160" type="#_x0000_t75" alt="http://orig05.deviantart.net/4c93/f/2011/042/6/a/monitor_icon_by_ducky108-d39bda2.png" style="position:absolute;left:21772;top:26456;width:5051;height:3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">
                        <v:imagedata r:id="rId12" o:title="monitor_icon_by_ducky108-d39bda2"/>
                      </v:shape>
                      <v:shape id="Grafik 41" o:spid="_x0000_s1161" type="#_x0000_t75" style="position:absolute;left:60619;top:26152;width:14668;height:90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">
                        <v:imagedata r:id="rId13" o:title=""/>
                      </v:shape>
                      <v:line id="Gerader Verbinder 43" o:spid="_x0000_s1162" style="position:absolute;flip:y;visibility:visible;mso-wrap-style:square" from="14269,-4005" to="14269,521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" strokecolor="black [3213]" strokeweight="3pt">
                        <v:stroke joinstyle="miter"/>
                      </v:line>
                      <v:line id="Gerader Verbinder 45" o:spid="_x0000_s1163" style="position:absolute;flip:x;visibility:visible;mso-wrap-style:square" from="34154,31818" to="60971,318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" strokecolor="black [3213]" strokeweight="3pt">
                        <v:stroke joinstyle="miter"/>
                      </v:line>
                      <v:rect id="Rechteck 47" o:spid="_x0000_s1164" style="position:absolute;left:16561;top:-645;width:19443;height:379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" fillcolor="white [3212]" strokecolor="black [3213]" strokeweight="1pt">
                        <v:textbox>
                          <w:txbxContent>
                            <w:p w:rsidR="00FA0DF1" w:rsidRPr="005C2F1E" w:rsidRDefault="00FA0DF1" w:rsidP="00FA0DF1">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MRI and EEG control room</w:t>
                              </w:r>
                            </w:p>
                          </w:txbxContent>
                        </v:textbox>
                      </v:rect>
                      <v:line id="Gerader Verbinder 49" o:spid="_x0000_s1165" style="position:absolute;visibility:visible;mso-wrap-style:square" from="67036,23432" to="67056,2668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" strokecolor="black [3213]" strokeweight="3pt">
                        <v:stroke joinstyle="miter"/>
                      </v:line>
                      <v:rect id="Rechteck 50" o:spid="_x0000_s1166" style="position:absolute;left:32623;top:14534;width:14402;height:831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" filled="f" strokecolor="black [3213]" strokeweight="1pt">
                        <v:textbox>
                          <w:txbxContent>
                            <w:p w:rsidR="00FA0DF1" w:rsidRPr="005C2F1E" w:rsidRDefault="00FA0DF1" w:rsidP="00FA0DF1">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Computer for stimulus presentation</w:t>
                              </w:r>
                            </w:p>
                          </w:txbxContent>
                        </v:textbox>
                      </v:rect>
                      <v:line id="Gerader Verbinder 51" o:spid="_x0000_s1167" style="position:absolute;flip:y;visibility:visible;mso-wrap-style:square" from="66933,-3544" to="66933,67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" strokecolor="black [3213]" strokeweight="3pt">
                        <v:stroke joinstyle="miter"/>
                      </v:line>
                      <v:line id="Gerader Verbinder 52" o:spid="_x0000_s1168" style="position:absolute;flip:x;visibility:visible;mso-wrap-style:square" from="34154,30146" to="37811,3014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" strokecolor="black [3213]" strokeweight="3pt">
                        <v:stroke joinstyle="miter"/>
                      </v:line>
                    </v:group>
                    <v:rect id="Rechteck 47" o:spid="_x0000_s1169" style="position:absolute;left:40076;top:-142;width:13572;height:25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" fillcolor="white [3212]" strokecolor="black [3213]" strokeweight="1pt">
                      <v:textbox>
                        <w:txbxContent>
                          <w:p w:rsidR="00FA0DF1" w:rsidRPr="00AA0D8D" w:rsidRDefault="00FA0DF1" w:rsidP="00FA0DF1">
                            <w:pPr>
                              <w:pStyle w:val="NormalWeb"/>
                              <w:spacing w:before="0" w:beforeAutospacing="0" w:after="0" w:afterAutospacing="0"/>
                              <w:jc w:val="center"/>
                              <w:rPr>
                                <w:sz w:val="20"/>
                                <w:szCs w:val="20"/>
                              </w:rPr>
                            </w:pPr>
                            <w:r w:rsidRPr="00AA0D8D">
                              <w:rPr>
                                <w:color w:val="000000" w:themeColor="text1"/>
                                <w:kern w:val="24"/>
                                <w:sz w:val="20"/>
                                <w:szCs w:val="20"/>
                              </w:rPr>
                              <w:t>MRI room</w:t>
                            </w:r>
                          </w:p>
                        </w:txbxContent>
                      </v:textbox>
                    </v:rect>
                  </v:group>
                  <v:group id="Group 243" o:spid="_x0000_s1170" style="position:absolute;left:8112;width:47078;height:27558" coordsize="47078,2755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">
                    <v:rect id="Rechteck 26" o:spid="_x0000_s1171" style="position:absolute;width:47078;height:575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" filled="f" strokecolor="black [3213]" strokeweight="6pt">
                      <v:stroke opacity="22359f" linestyle="thinThin"/>
                    </v:rect>
                    <v:rect id="Rechteck 30" o:spid="_x0000_s1172" style="position:absolute;left:1237;top:962;width:17868;height:39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" fillcolor="white [3212]" strokecolor="black [3213]" strokeweight="1pt">
                      <v:textbox>
                        <w:txbxContent>
                          <w:p w:rsidR="00FA0DF1" w:rsidRPr="005C2F1E" w:rsidRDefault="00FA0DF1" w:rsidP="00FA0DF1">
                            <w:pPr>
                              <w:pStyle w:val="NormalWeb"/>
                              <w:spacing w:before="0" w:beforeAutospacing="0" w:after="0" w:afterAutospacing="0"/>
                              <w:jc w:val="center"/>
                              <w:rPr>
                                <w:sz w:val="20"/>
                                <w:szCs w:val="20"/>
                                <w:lang w:val="en-US"/>
                              </w:rPr>
                            </w:pPr>
                            <w:r w:rsidRPr="005C2F1E">
                              <w:rPr>
                                <w:color w:val="000000" w:themeColor="text1"/>
                                <w:kern w:val="24"/>
                                <w:sz w:val="20"/>
                                <w:szCs w:val="20"/>
                                <w:lang w:val="en-US"/>
                              </w:rPr>
                              <w:t xml:space="preserve">Online clock synchronization of EEG and MRI </w:t>
                            </w:r>
                            <w:r>
                              <w:rPr>
                                <w:color w:val="000000" w:themeColor="text1"/>
                                <w:kern w:val="24"/>
                                <w:sz w:val="20"/>
                                <w:szCs w:val="20"/>
                                <w:lang w:val="en-US"/>
                              </w:rPr>
                              <w:t>via SyncBox</w:t>
                            </w:r>
                          </w:p>
                        </w:txbxContent>
                      </v:textbox>
                    </v:rect>
                    <v:rect id="Rechteck 30" o:spid="_x0000_s1173" style="position:absolute;left:32657;top:962;width:11874;height:39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" fillcolor="white [3212]" strokecolor="black [3213]" strokeweight="1pt">
                      <v:textbox>
                        <w:txbxContent>
                          <w:p w:rsidR="00FA0DF1" w:rsidRPr="005C2F1E" w:rsidRDefault="00FA0DF1" w:rsidP="00FA0DF1">
                            <w:pPr>
                              <w:pStyle w:val="NormalWeb"/>
                              <w:spacing w:before="0" w:beforeAutospacing="0" w:after="0" w:afterAutospacing="0"/>
                              <w:jc w:val="center"/>
                              <w:rPr>
                                <w:sz w:val="20"/>
                                <w:szCs w:val="20"/>
                                <w:lang w:val="en-US"/>
                              </w:rPr>
                            </w:pPr>
                            <w:r>
                              <w:rPr>
                                <w:color w:val="000000" w:themeColor="text1"/>
                                <w:kern w:val="24"/>
                                <w:sz w:val="20"/>
                                <w:szCs w:val="20"/>
                                <w:lang w:val="en-US"/>
                              </w:rPr>
                              <w:t>Scanner Master Clock Output</w:t>
                            </w:r>
                          </w:p>
                        </w:txbxContent>
                      </v:textbox>
                    </v:rect>
                    <v:rect id="Rechteck 30" o:spid="_x0000_s1174" style="position:absolute;left:20006;top:962;width:11875;height:39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" fillcolor="white [3212]" strokecolor="black [3213]" strokeweight="1pt">
                      <v:textbox>
                        <w:txbxContent>
                          <w:p w:rsidR="00FA0DF1" w:rsidRPr="005C2F1E" w:rsidRDefault="00FA0DF1" w:rsidP="00FA0DF1">
                            <w:pPr>
                              <w:pStyle w:val="NormalWeb"/>
                              <w:spacing w:before="0" w:beforeAutospacing="0" w:after="0" w:afterAutospacing="0"/>
                              <w:jc w:val="center"/>
                              <w:rPr>
                                <w:sz w:val="20"/>
                                <w:szCs w:val="20"/>
                                <w:lang w:val="en-US"/>
                              </w:rPr>
                            </w:pPr>
                            <w:r>
                              <w:rPr>
                                <w:color w:val="000000" w:themeColor="text1"/>
                                <w:kern w:val="24"/>
                                <w:sz w:val="20"/>
                                <w:szCs w:val="20"/>
                                <w:lang w:val="en-US"/>
                              </w:rPr>
                              <w:t>SyncBox Scanner Interface</w:t>
                            </w:r>
                          </w:p>
                        </w:txbxContent>
                      </v:textbox>
                    </v:rect>
                    <v:line id="Gerader Verbinder 43" o:spid="_x0000_s1175" style="position:absolute;flip:y;visibility:visible;mso-wrap-style:square" from="18631,4943" to="18631,110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" strokecolor="black [3213]" strokeweight="3pt">
                      <v:stroke joinstyle="miter"/>
                    </v:line>
                    <v:line id="Gerader Verbinder 52" o:spid="_x0000_s1176" style="position:absolute;flip:x;visibility:visible;mso-wrap-style:square" from="18219,23238" to="18219,2755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" strokecolor="black [3213]" strokeweight="3pt">
                      <v:stroke joinstyle="miter"/>
                    </v:line>
                  </v:group>
                </v:group>
                <v:shape id="Text Box 245" o:spid="_x0000_s1177" type="#_x0000_t202" style="position:absolute;left:85;top:38963;width:55194;height:70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" stroked="f">
                  <v:textbox style="mso-fit-shape-to-text:t" inset="0,0,0,0">
                    <w:txbxContent>
                      <w:p w:rsidR="00FA0DF1" w:rsidRPr="00E50F9A" w:rsidRDefault="00FA0DF1" w:rsidP="00FA0DF1">
                        <w:pPr>
                          <w:pStyle w:val="NormalWeb"/>
                          <w:spacing w:before="0" w:beforeAutospacing="0" w:after="0" w:afterAutospacing="0"/>
                          <w:jc w:val="both"/>
                          <w:rPr>
                            <w:lang w:val="en-US"/>
                          </w:rPr>
                        </w:pPr>
                        <w:bookmarkStart w:id="10" w:name="_Ref508544029"/>
                        <w:r w:rsidRPr="00E50F9A">
                          <w:rPr>
                            <w:b/>
                            <w:lang w:val="en-US"/>
                          </w:rPr>
                          <w:t xml:space="preserve">Figure </w:t>
                        </w:r>
                        <w:r w:rsidRPr="00E50F9A">
                          <w:rPr>
                            <w:b/>
                          </w:rPr>
                          <w:fldChar w:fldCharType="begin"/>
                        </w:r>
                        <w:r w:rsidRPr="00E50F9A">
                          <w:rPr>
                            <w:b/>
                            <w:lang w:val="en-US"/>
                          </w:rPr>
                          <w:instrText xml:space="preserve"> SEQ Figure \* ARABIC </w:instrText>
                        </w:r>
                        <w:r w:rsidRPr="00E50F9A">
                          <w:rPr>
                            <w:b/>
                          </w:rPr>
                          <w:fldChar w:fldCharType="separate"/>
                        </w:r>
                        <w:r w:rsidRPr="00E50F9A">
                          <w:rPr>
                            <w:b/>
                            <w:noProof/>
                            <w:lang w:val="en-US"/>
                          </w:rPr>
                          <w:t>5</w:t>
                        </w:r>
                        <w:r w:rsidRPr="00E50F9A">
                          <w:rPr>
                            <w:b/>
                          </w:rPr>
                          <w:fldChar w:fldCharType="end"/>
                        </w:r>
                        <w:bookmarkEnd w:id="10"/>
                        <w:r w:rsidRPr="00E50F9A">
                          <w:rPr>
                            <w:color w:val="000000" w:themeColor="text1"/>
                            <w:kern w:val="24"/>
                            <w:lang w:val="en-US"/>
                          </w:rPr>
                          <w:t xml:space="preserve"> </w:t>
                        </w:r>
                        <w:r w:rsidRPr="0037572C">
                          <w:rPr>
                            <w:color w:val="000000" w:themeColor="text1"/>
                            <w:kern w:val="24"/>
                            <w:lang w:val="en-US"/>
                          </w:rPr>
                          <w:t xml:space="preserve">Schematic </w:t>
                        </w:r>
                        <w:r>
                          <w:rPr>
                            <w:color w:val="000000" w:themeColor="text1"/>
                            <w:kern w:val="24"/>
                            <w:lang w:val="en-US"/>
                          </w:rPr>
                          <w:t>illustration</w:t>
                        </w:r>
                        <w:r w:rsidRPr="0037572C">
                          <w:rPr>
                            <w:color w:val="000000" w:themeColor="text1"/>
                            <w:kern w:val="24"/>
                            <w:lang w:val="en-US"/>
                          </w:rPr>
                          <w:t xml:space="preserve"> of the experimental setup for simultaneous EEG-fMRI recordings adapted from Ullsperger &amp; Debener </w:t>
                        </w:r>
                        <w:r w:rsidRPr="0037572C">
                          <w:fldChar w:fldCharType="begin" w:fldLock="1"/>
                        </w:r>
                        <w:r w:rsidRPr="0037572C">
                          <w:rPr>
                            <w:lang w:val="en-US"/>
                          </w:rPr>
                          <w:instrText>ADDIN CSL_CITATION { "citationItems" : [ { "id" : "ITEM-1", "itemData" : { "author" : [ { "dropping-particle" : "", "family" : "Ullsperger", "given" : "M", "non-dropping-particle" : "", "parse-names" : false, "suffix" : "" }, { "dropping-particle" : "", "family" : "Debener", "given" : "S", "non-dropping-particle" : "", "parse-names" : false, "suffix" : "" } ], "id" : "ITEM-1", "issued" : { "date-parts" : [ [ "2010" ] ] }, "title" : "Simultaneous EEG and fMRI: recording, analysis, and application", "type" : "article-journal" }, "uris" : [ "http://www.mendeley.com/documents/?uuid=fb5444e0-02c8-3108-ac9c-f34545f820b8" ] } ], "mendeley" : { "formattedCitation" : "(Ullsperger &amp; Debener, 2010)", "manualFormatting" : "(2010)", "plainTextFormattedCitation" : "(Ullsperger &amp; Debener, 2010)", "previouslyFormattedCitation" : "(Ullsperger &amp; Debener, 2010)" }, "properties" : {  }, "schema" : "https://github.com/citation-style-language/schema/raw/master/csl-citation.json" }</w:instrText>
                        </w:r>
                        <w:r w:rsidRPr="0037572C">
                          <w:fldChar w:fldCharType="separate"/>
                        </w:r>
                        <w:r w:rsidRPr="0037572C">
                          <w:rPr>
                            <w:noProof/>
                            <w:lang w:val="en-US"/>
                          </w:rPr>
                          <w:t>(2010)</w:t>
                        </w:r>
                        <w:r w:rsidRPr="0037572C">
                          <w:fldChar w:fldCharType="end"/>
                        </w:r>
                        <w:r>
                          <w:rPr>
                            <w:color w:val="000000" w:themeColor="text1"/>
                            <w:kern w:val="24"/>
                            <w:lang w:val="en-US"/>
                          </w:rPr>
                          <w:t xml:space="preserve">. EEG and fMRI acquisition is performed with a SyncBox synchronizing data acquisition of the two methods to ensure that TR markers are set precisely in the EEG data. </w:t>
                        </w:r>
                      </w:p>
                    </w:txbxContent>
                  </v:textbox>
                </v:shape>
                <w10:wrap type="topAndBottom" anchory="page"/>
              </v:group>
            </w:pict>
          </mc:Fallback>
        </mc:AlternateContent>
      </w:r>
      <w:r>
        <w:rPr>
          <w:rFonts w:ascii="Times New Roman" w:hAnsi="Times New Roman" w:cs="Times New Roman"/>
          <w:sz w:val="24"/>
          <w:szCs w:val="24"/>
        </w:rPr>
        <w:t xml:space="preserve">illustration of this setup can be seen </w:t>
      </w:r>
      <w:r w:rsidRPr="00FA5F5C">
        <w:rPr>
          <w:rFonts w:ascii="Times New Roman" w:hAnsi="Times New Roman" w:cs="Times New Roman"/>
          <w:sz w:val="24"/>
          <w:szCs w:val="24"/>
        </w:rPr>
        <w:t xml:space="preserve">in </w:t>
      </w:r>
      <w:r w:rsidRPr="00FA5F5C">
        <w:rPr>
          <w:rFonts w:ascii="Times New Roman" w:hAnsi="Times New Roman" w:cs="Times New Roman"/>
          <w:sz w:val="24"/>
          <w:szCs w:val="24"/>
        </w:rPr>
        <w:fldChar w:fldCharType="begin"/>
      </w:r>
      <w:r w:rsidRPr="00FA5F5C">
        <w:rPr>
          <w:rFonts w:ascii="Times New Roman" w:hAnsi="Times New Roman" w:cs="Times New Roman"/>
          <w:sz w:val="24"/>
          <w:szCs w:val="24"/>
        </w:rPr>
        <w:instrText xml:space="preserve"> REF _Ref508544029 \h </w:instrText>
      </w:r>
      <w:r w:rsidRPr="00FA5F5C">
        <w:rPr>
          <w:rFonts w:ascii="Times New Roman" w:hAnsi="Times New Roman" w:cs="Times New Roman"/>
          <w:sz w:val="24"/>
          <w:szCs w:val="24"/>
        </w:rPr>
      </w:r>
      <w:r w:rsidRPr="00FA5F5C">
        <w:rPr>
          <w:rFonts w:ascii="Times New Roman" w:hAnsi="Times New Roman" w:cs="Times New Roman"/>
          <w:sz w:val="24"/>
          <w:szCs w:val="24"/>
        </w:rPr>
        <w:instrText xml:space="preserve"> \* MERGEFORMAT </w:instrText>
      </w:r>
      <w:r w:rsidRPr="00FA5F5C">
        <w:rPr>
          <w:rFonts w:ascii="Times New Roman" w:hAnsi="Times New Roman" w:cs="Times New Roman"/>
          <w:sz w:val="24"/>
          <w:szCs w:val="24"/>
        </w:rPr>
        <w:fldChar w:fldCharType="separate"/>
      </w:r>
      <w:r w:rsidRPr="00FA5F5C">
        <w:rPr>
          <w:rFonts w:ascii="Times New Roman" w:hAnsi="Times New Roman" w:cs="Times New Roman"/>
          <w:b/>
          <w:sz w:val="24"/>
          <w:szCs w:val="24"/>
          <w:lang w:val="en-US"/>
        </w:rPr>
        <w:t xml:space="preserve">Figure </w:t>
      </w:r>
      <w:r w:rsidRPr="00FA5F5C">
        <w:rPr>
          <w:rFonts w:ascii="Times New Roman" w:hAnsi="Times New Roman" w:cs="Times New Roman"/>
          <w:b/>
          <w:noProof/>
          <w:sz w:val="24"/>
          <w:szCs w:val="24"/>
          <w:lang w:val="en-US"/>
        </w:rPr>
        <w:t>5</w:t>
      </w:r>
      <w:r w:rsidRPr="00FA5F5C">
        <w:rPr>
          <w:rFonts w:ascii="Times New Roman" w:hAnsi="Times New Roman" w:cs="Times New Roman"/>
          <w:sz w:val="24"/>
          <w:szCs w:val="24"/>
        </w:rPr>
        <w:fldChar w:fldCharType="end"/>
      </w:r>
      <w:r>
        <w:rPr>
          <w:rFonts w:ascii="Times New Roman" w:hAnsi="Times New Roman" w:cs="Times New Roman"/>
          <w:sz w:val="24"/>
          <w:szCs w:val="24"/>
        </w:rPr>
        <w:t>.</w:t>
      </w:r>
    </w:p>
    <w:p w:rsidR="00FA0DF1" w:rsidRDefault="00FA0DF1" w:rsidP="00FA0DF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During the experiment EEG data was recorded and observed with BrainVision Recorder (Version 1.21, Brain Products GmbH, Gilching, Germany). The DPX task, as described above, was programmed and presented using Presentation (Neurobehavioral Systems, Albany, USA) on a screen behind the MRI scanner. Subjects were able to view the stimuli through a mirror above them, which reflected the images on the screen.</w:t>
      </w:r>
    </w:p>
    <w:p w:rsidR="00FA0DF1" w:rsidRPr="00961F4D" w:rsidRDefault="00FA0DF1" w:rsidP="00FA0DF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For subsequent pre-processing of the EEG data, the MNE-python softw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89/fnins.2013.00267", "ISSN" : "1662-4548", "PMID" : "24431986", "abstract" : "Magnetoencephalography and electroencephalography (M/EEG) measure the weak electromagnetic signals generated by neuronal activity in the brain. Using these signals to characterize and locate neural activation in the brain is a challenge that requires expertise in physics, signal processing, statistics, and numerical methods. As part of the MNE software suite, MNE-Python is an open-source software package that addresses this challenge by providing state-of-the-art algorithms implemented in Python that cover multiple methods of data preprocessing, source localization, statistical analysis, and estimation of functional connectivity between distributed brain regions. All algorithms and utility functions are implemented in a consistent manner with well-documented interfaces, enabling users to create M/EEG data analysis pipelines by writing Python scripts. Moreover, MNE-Python is tightly integrated with the core Python libraries for scientific comptutation (NumPy, SciPy) and visualization (matplotlib and Mayavi), as well as the greater neuroimaging ecosystem in Python via the Nibabel package. The code is provided under the new BSD license allowing code reuse, even in commercial products. Although MNE-Python has only been under heavy development for a couple of years, it has rapidly evolved with expanded analysis capabilities and pedagogical tutorials because multiple labs have collaborated during code development to help share best practices. MNE-Python also gives easy access to preprocessed datasets, helping users to get started quickly and facilitating reproducibility of methods by other researchers. Full documentation, including dozens of examples, is available at http://martinos.org/mne.", "author" : [ { "dropping-particle" : "", "family" : "Gramfort", "given" : "Alexandre", "non-dropping-particle" : "", "parse-names" : false, "suffix" : "" }, { "dropping-particle" : "", "family" : "Luessi", "given" : "Martin", "non-dropping-particle" : "", "parse-names" : false, "suffix" : "" }, { "dropping-particle" : "", "family" : "Larson", "given" : "Eric", "non-dropping-particle" : "", "parse-names" : false, "suffix" : "" }, { "dropping-particle" : "", "family" : "Engemann", "given" : "Denis A", "non-dropping-particle" : "", "parse-names" : false, "suffix" : "" }, { "dropping-particle" : "", "family" : "Strohmeier", "given" : "Daniel", "non-dropping-particle" : "", "parse-names" : false, "suffix" : "" }, { "dropping-particle" : "", "family" : "Brodbeck", "given" : "Christian", "non-dropping-particle" : "", "parse-names" : false, "suffix" : "" }, { "dropping-particle" : "", "family" : "Goj", "given" : "Roman", "non-dropping-particle" : "", "parse-names" : false, "suffix" : "" }, { "dropping-particle" : "", "family" : "Jas", "given" : "Mainak", "non-dropping-particle" : "", "parse-names" : false, "suffix" : "" }, { "dropping-particle" : "", "family" : "Brooks", "given" : "Teon", "non-dropping-particle" : "", "parse-names" : false, "suffix" : "" }, { "dropping-particle" : "", "family" : "Parkkonen", "given" : "Lauri", "non-dropping-particle" : "", "parse-names" : false, "suffix" : "" }, { "dropping-particle" : "", "family" : "H\u00e4m\u00e4l\u00e4inen", "given" : "Matti", "non-dropping-particle" : "", "parse-names" : false, "suffix" : "" } ], "container-title" : "Frontiers in neuroscience", "id" : "ITEM-1", "issued" : { "date-parts" : [ [ "2013", "12", "26" ] ] }, "page" : "267", "publisher" : "Frontiers Media SA", "title" : "MEG and EEG data analysis with MNE-Python.", "type" : "article-journal", "volume" : "7" }, "uris" : [ "http://www.mendeley.com/documents/?uuid=e75f6920-2c2f-3d23-9ecb-a6ee6449f322" ] } ], "mendeley" : { "formattedCitation" : "(Gramfort et al., 2013)", "plainTextFormattedCitation" : "(Gramfort et al., 2013)", "previouslyFormattedCitation" : "(Gramfort et al., 2013)" }, "properties" : {  }, "schema" : "https://github.com/citation-style-language/schema/raw/master/csl-citation.json" }</w:instrText>
      </w:r>
      <w:r>
        <w:rPr>
          <w:rFonts w:ascii="Times New Roman" w:hAnsi="Times New Roman" w:cs="Times New Roman"/>
          <w:sz w:val="24"/>
          <w:szCs w:val="24"/>
        </w:rPr>
        <w:fldChar w:fldCharType="separate"/>
      </w:r>
      <w:r w:rsidRPr="0029433A">
        <w:rPr>
          <w:rFonts w:ascii="Times New Roman" w:hAnsi="Times New Roman" w:cs="Times New Roman"/>
          <w:noProof/>
          <w:sz w:val="24"/>
          <w:szCs w:val="24"/>
        </w:rPr>
        <w:t>(Gramfort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Pr="00961F4D">
        <w:rPr>
          <w:rFonts w:ascii="Times New Roman" w:hAnsi="Times New Roman" w:cs="Times New Roman"/>
          <w:sz w:val="24"/>
          <w:szCs w:val="24"/>
        </w:rPr>
        <w:t>Bergen plug-in for</w:t>
      </w:r>
      <w:r>
        <w:rPr>
          <w:rFonts w:ascii="Times New Roman" w:hAnsi="Times New Roman" w:cs="Times New Roman"/>
          <w:sz w:val="24"/>
          <w:szCs w:val="24"/>
        </w:rPr>
        <w:t xml:space="preserve"> </w:t>
      </w:r>
      <w:r w:rsidRPr="00961F4D">
        <w:rPr>
          <w:rFonts w:ascii="Times New Roman" w:hAnsi="Times New Roman" w:cs="Times New Roman"/>
          <w:sz w:val="24"/>
          <w:szCs w:val="24"/>
        </w:rPr>
        <w:t>EEGLAB</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Delorme", "given" : "A", "non-dropping-particle" : "", "parse-names" : false, "suffix" : "" }, { "dropping-particle" : "", "family" : "Makeig", "given" : "S", "non-dropping-particle" : "", "parse-names" : false, "suffix" : "" } ], "container-title" : "Journal of neuroscience methods", "id" : "ITEM-1", "issued" : { "date-parts" : [ [ "2004" ] ] }, "title" : "EEGLAB: an open source toolbox for analysis of single-trial EEG dynamics including independent component analysis", "type" : "article-journal" }, "uris" : [ "http://www.mendeley.com/documents/?uuid=e7e5318d-3142-3cd8-985e-5a91acfbbdab" ] } ], "mendeley" : { "formattedCitation" : "(Delorme &amp; Makeig, 2004)", "plainTextFormattedCitation" : "(Delorme &amp; Makeig, 2004)", "previouslyFormattedCitation" : "(Delorme &amp; Makeig, 2004)" }, "properties" : {  }, "schema" : "https://github.com/citation-style-language/schema/raw/master/csl-citation.json" }</w:instrText>
      </w:r>
      <w:r>
        <w:rPr>
          <w:rFonts w:ascii="Times New Roman" w:hAnsi="Times New Roman" w:cs="Times New Roman"/>
          <w:sz w:val="24"/>
          <w:szCs w:val="24"/>
        </w:rPr>
        <w:fldChar w:fldCharType="separate"/>
      </w:r>
      <w:r w:rsidRPr="0029433A">
        <w:rPr>
          <w:rFonts w:ascii="Times New Roman" w:hAnsi="Times New Roman" w:cs="Times New Roman"/>
          <w:noProof/>
          <w:sz w:val="24"/>
          <w:szCs w:val="24"/>
        </w:rPr>
        <w:t>(Delorme &amp; Makeig, 2004)</w:t>
      </w:r>
      <w:r>
        <w:rPr>
          <w:rFonts w:ascii="Times New Roman" w:hAnsi="Times New Roman" w:cs="Times New Roman"/>
          <w:sz w:val="24"/>
          <w:szCs w:val="24"/>
        </w:rPr>
        <w:fldChar w:fldCharType="end"/>
      </w:r>
      <w:r w:rsidRPr="00961F4D">
        <w:rPr>
          <w:rFonts w:ascii="Times New Roman" w:hAnsi="Times New Roman" w:cs="Times New Roman"/>
          <w:sz w:val="24"/>
          <w:szCs w:val="24"/>
        </w:rPr>
        <w:t>, provided by the fMRI group of the University of Bergen, Norway</w:t>
      </w:r>
      <w:r>
        <w:rPr>
          <w:rFonts w:ascii="Times New Roman" w:hAnsi="Times New Roman" w:cs="Times New Roman"/>
          <w:sz w:val="24"/>
          <w:szCs w:val="24"/>
        </w:rPr>
        <w:t xml:space="preserve">, as well as the Fusion ICA Toolbox, provided by the Medical Image Analysis Lab of the University of New Mexico, USA, for Matlab </w:t>
      </w:r>
      <w:r w:rsidRPr="00383F89">
        <w:rPr>
          <w:rFonts w:ascii="Times New Roman" w:hAnsi="Times New Roman" w:cs="Times New Roman"/>
          <w:sz w:val="24"/>
          <w:szCs w:val="24"/>
        </w:rPr>
        <w:t>(Release 2014b, The MathWorks, Inc., Natick, Massachusetts, United States)</w:t>
      </w:r>
      <w:r>
        <w:rPr>
          <w:rFonts w:ascii="Times New Roman" w:hAnsi="Times New Roman" w:cs="Times New Roman"/>
          <w:sz w:val="24"/>
          <w:szCs w:val="24"/>
        </w:rPr>
        <w:t xml:space="preserve"> were used. Pre-processing of the fMRI data was performed with processing pipelines build in Nipyp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89/fninf.2011.00013", "ISSN" : "1662-5196", "abstract" : "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SD licensed, allowing anyone unrestricted usage. An open, community-driven development philosophy allows the software to quickly adapt and address the varied needs of the evolving neuroimaging community, especially in the context of increasing demand for reproducible research.", "author" : [ { "dropping-particle" : "", "family" : "Gorgolewski", "given" : "Krzysztof", "non-dropping-particle" : "", "parse-names" : false, "suffix" : "" }, { "dropping-particle" : "", "family" : "Burns", "given" : "Christopher D.", "non-dropping-particle" : "", "parse-names" : false, "suffix" : "" }, { "dropping-particle" : "", "family" : "Madison", "given" : "Cindee", "non-dropping-particle" : "", "parse-names" : false, "suffix" : "" }, { "dropping-particle" : "", "family" : "Clark", "given" : "Dav", "non-dropping-particle" : "", "parse-names" : false, "suffix" : "" }, { "dropping-particle" : "", "family" : "Halchenko", "given" : "Yaroslav O.", "non-dropping-particle" : "", "parse-names" : false, "suffix" : "" }, { "dropping-particle" : "", "family" : "Waskom", "given" : "Michael L.", "non-dropping-particle" : "", "parse-names" : false, "suffix" : "" }, { "dropping-particle" : "", "family" : "Ghosh", "given" : "Satrajit S.", "non-dropping-particle" : "", "parse-names" : false, "suffix" : "" } ], "container-title" : "Frontiers in Neuroinformatics", "id" : "ITEM-1", "issued" : { "date-parts" : [ [ "2011", "8", "22" ] ] }, "page" : "13", "publisher" : "Frontiers", "title" : "Nipype: A Flexible, Lightweight and Extensible Neuroimaging Data Processing Framework in Python", "type" : "article-journal", "volume" : "5" }, "uris" : [ "http://www.mendeley.com/documents/?uuid=2ec3ead8-8cf0-3861-8424-aff8686f1974" ] } ], "mendeley" : { "formattedCitation" : "(Gorgolewski et al., 2011)", "plainTextFormattedCitation" : "(Gorgolewski et al., 2011)", "previouslyFormattedCitation" : "(Gorgolewski et al., 2011)" }, "properties" : {  }, "schema" : "https://github.com/citation-style-language/schema/raw/master/csl-citation.json" }</w:instrText>
      </w:r>
      <w:r>
        <w:rPr>
          <w:rFonts w:ascii="Times New Roman" w:hAnsi="Times New Roman" w:cs="Times New Roman"/>
          <w:sz w:val="24"/>
          <w:szCs w:val="24"/>
        </w:rPr>
        <w:fldChar w:fldCharType="separate"/>
      </w:r>
      <w:r w:rsidRPr="00C66CB6">
        <w:rPr>
          <w:rFonts w:ascii="Times New Roman" w:hAnsi="Times New Roman" w:cs="Times New Roman"/>
          <w:noProof/>
          <w:sz w:val="24"/>
          <w:szCs w:val="24"/>
        </w:rPr>
        <w:t>(Gorgolewski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For this purpose, software packages containing functions from FS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neuroimage.2004.07.051", "ISBN" : "1053-8119 (Print)", "ISSN" : "10538119", "PMID" : "15501092", "abstract" : "The techniques available for the interrogation and analysis of neuroimaging data have a large influence in determining the flexibil-ity, sensitivity and scope of neuroimaging experiments. The development of such methodologies has allowed investigators to address scientific questions which could not previously be answered and, as such, has become an important research area in its own right. In this paper, we present a review of the research carried out by the Analysis Group at the Oxford Centre for Functional MRI of the Brain (FMRIB). This research has focussed on the development of new methodologies for the analysis of both structural and functional magnetic resonance imaging data . The majority of the research laid out in this paper has been implemented as freely available software tools within FMRIB's Software Library (FSL).", "author" : [ { "dropping-particle" : "", "family" : "Smith", "given" : "Stephen M", "non-dropping-particle" : "", "parse-names" : false, "suffix" : "" }, { "dropping-particle" : "", "family" : "Jenkinson", "given" : "Mark", "non-dropping-particle" : "", "parse-names" : false, "suffix" : "" }, { "dropping-particle" : "", "family" : "Woolrich", "given" : "Mark W", "non-dropping-particle" : "", "parse-names" : false, "suffix" : "" }, { "dropping-particle" : "", "family" : "Beckmann", "given" : "Christian F", "non-dropping-particle" : "", "parse-names" : false, "suffix" : "" }, { "dropping-particle" : "", "family" : "Behrens", "given" : "Timothy E J", "non-dropping-particle" : "", "parse-names" : false, "suffix" : "" }, { "dropping-particle" : "", "family" : "Johansen-berg", "given" : "Heidi", "non-dropping-particle" : "", "parse-names" : false, "suffix" : "" }, { "dropping-particle" : "", "family" : "Bannister", "given" : "Peter R", "non-dropping-particle" : "", "parse-names" : false, "suffix" : "" }, { "dropping-particle" : "De", "family" : "Luca", "given" : "Marilena", "non-dropping-particle" : "", "parse-names" : false, "suffix" : "" }, { "dropping-particle" : "", "family" : "Drobnjak", "given" : "Ivana", "non-dropping-particle" : "", "parse-names" : false, "suffix" : "" }, { "dropping-particle" : "", "family" : "Flitney", "given" : "David E", "non-dropping-particle" : "", "parse-names" : false, "suffix" : "" }, { "dropping-particle" : "", "family" : "Niazy", "given" : "Rami K", "non-dropping-particle" : "", "parse-names" : false, "suffix" : "" }, { "dropping-particle" : "", "family" : "Saunders", "given" : "James", "non-dropping-particle" : "", "parse-names" : false, "suffix" : "" }, { "dropping-particle" : "", "family" : "Vickers", "given" : "John", "non-dropping-particle" : "", "parse-names" : false, "suffix" : "" }, { "dropping-particle" : "", "family" : "Zhang", "given" : "Yongyue", "non-dropping-particle" : "", "parse-names" : false, "suffix" : "" }, { "dropping-particle" : "De", "family" : "Stefano", "given" : "Nicola", "non-dropping-particle" : "", "parse-names" : false, "suffix" : "" }, { "dropping-particle" : "", "family" : "Brady", "given" : "J Michael", "non-dropping-particle" : "", "parse-names" : false, "suffix" : "" }, { "dropping-particle" : "", "family" : "Matthews", "given" : "Paul M", "non-dropping-particle" : "", "parse-names" : false, "suffix" : "" } ], "container-title" : "Neuroimage", "id" : "ITEM-1", "issued" : { "date-parts" : [ [ "2004" ] ] }, "page" : "208-219", "title" : "Advances in Functional and Structural MR Image Analysis and Implementation as FSL Technical Report TR04SS2", "type" : "article-journal", "volume" : "23(S1)" }, "uris" : [ "http://www.mendeley.com/documents/?uuid=abc59cfc-7bf8-3f14-ba49-86a0df9acca2" ] } ], "mendeley" : { "formattedCitation" : "(Smith et al., 2004)", "plainTextFormattedCitation" : "(Smith et al., 2004)", "previouslyFormattedCitation" : "(Smith et al., 2004)" }, "properties" : {  }, "schema" : "https://github.com/citation-style-language/schema/raw/master/csl-citation.json" }</w:instrText>
      </w:r>
      <w:r>
        <w:rPr>
          <w:rFonts w:ascii="Times New Roman" w:hAnsi="Times New Roman" w:cs="Times New Roman"/>
          <w:sz w:val="24"/>
          <w:szCs w:val="24"/>
        </w:rPr>
        <w:fldChar w:fldCharType="separate"/>
      </w:r>
      <w:r w:rsidRPr="00AA0E5A">
        <w:rPr>
          <w:rFonts w:ascii="Times New Roman" w:hAnsi="Times New Roman" w:cs="Times New Roman"/>
          <w:noProof/>
          <w:sz w:val="24"/>
          <w:szCs w:val="24"/>
        </w:rPr>
        <w:t>(Smith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and SP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bstract" : "Statistical parametric maps are spatially extended statistical processes that are used to test hypotheses about regionally specific effects in neuroimaging data. The most established sorts of statistical parametric maps (e.g. Friston et al 1991, Worsley et al 1992)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mall number of operational equations used are the same, irrespective of the complexity of the experiment or nature of the statistical model and (ii) the generality of the framework provides for great latitude in experimental design and analysis.", "author" : [ { "dropping-particle" : "", "family" : "Friston", "given" : "Karl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B",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 A General Linear Approach", "type" : "article-journal", "volume" : "2" }, "uris" : [ "http://www.mendeley.com/documents/?uuid=25d63f82-e5a6-3bc2-9f86-195840f65c59" ] } ], "mendeley" : { "formattedCitation" : "(Friston et al., 1995)", "plainTextFormattedCitation" : "(Friston et al., 1995)", "previouslyFormattedCitation" : "(Friston et al., 1995)" }, "properties" : {  }, "schema" : "https://github.com/citation-style-language/schema/raw/master/csl-citation.json" }</w:instrText>
      </w:r>
      <w:r>
        <w:rPr>
          <w:rFonts w:ascii="Times New Roman" w:hAnsi="Times New Roman" w:cs="Times New Roman"/>
          <w:sz w:val="24"/>
          <w:szCs w:val="24"/>
        </w:rPr>
        <w:fldChar w:fldCharType="separate"/>
      </w:r>
      <w:r w:rsidRPr="00CE3CCA">
        <w:rPr>
          <w:rFonts w:ascii="Times New Roman" w:hAnsi="Times New Roman" w:cs="Times New Roman"/>
          <w:noProof/>
          <w:sz w:val="24"/>
          <w:szCs w:val="24"/>
        </w:rPr>
        <w:t>(Friston et al., 1995)</w:t>
      </w:r>
      <w:r>
        <w:rPr>
          <w:rFonts w:ascii="Times New Roman" w:hAnsi="Times New Roman" w:cs="Times New Roman"/>
          <w:sz w:val="24"/>
          <w:szCs w:val="24"/>
        </w:rPr>
        <w:fldChar w:fldCharType="end"/>
      </w:r>
      <w:r>
        <w:rPr>
          <w:rFonts w:ascii="Times New Roman" w:hAnsi="Times New Roman" w:cs="Times New Roman"/>
          <w:sz w:val="24"/>
          <w:szCs w:val="24"/>
        </w:rPr>
        <w:t xml:space="preserve"> were integrated in the pipeline. Behavioral data analysis and the multilevel model were written and performed in the </w:t>
      </w:r>
      <w:r w:rsidRPr="00801F2A">
        <w:rPr>
          <w:rFonts w:ascii="Times New Roman" w:hAnsi="Times New Roman" w:cs="Times New Roman"/>
          <w:sz w:val="24"/>
          <w:szCs w:val="24"/>
        </w:rPr>
        <w:t>R Programming Environmen</w:t>
      </w:r>
      <w:r>
        <w:rPr>
          <w:rFonts w:ascii="Times New Roman" w:hAnsi="Times New Roman" w:cs="Times New Roman"/>
          <w:sz w:val="24"/>
          <w:szCs w:val="24"/>
        </w:rPr>
        <w:t xml:space="preserve">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 Development Core Team", "given" : "", "non-dropping-particle" : "", "parse-names" : false, "suffix" : "" } ], "id" : "ITEM-1", "issued" : { "date-parts" : [ [ "2016" ] ] }, "title" : "R: A language and environment for statistical computing. R Foundation for Statistical Computing, Vienna, Austria. 2014", "type" : "article-journal" }, "uris" : [ "http://www.mendeley.com/documents/?uuid=8ea51e1d-a243-3bb4-836c-70a91d81c044" ] } ], "mendeley" : { "formattedCitation" : "(R Development Core Team, 2016)", "manualFormatting" : "(R Development Core Team, 2016)", "plainTextFormattedCitation" : "(R Development Core Team, 2016)", "previouslyFormattedCitation" : "(R Development Core Team,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 Development Core Team</w:t>
      </w:r>
      <w:r w:rsidRPr="00801F2A">
        <w:rPr>
          <w:rFonts w:ascii="Times New Roman" w:hAnsi="Times New Roman" w:cs="Times New Roman"/>
          <w:noProof/>
          <w:sz w:val="24"/>
          <w:szCs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the scikit-learn package for machine learning in pyth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3398-014-0173-7.2", "ISBN" : "1532-4435", "ISSN" : "15324435", "PMID" : "1000044560", "abstract" : "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 "author"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u00c9douard", "non-dropping-particle" : "", "parse-names" : false, "suffix" : "" } ], "container-title" : "Journal of Machine Learning Research", "id" : "ITEM-1", "issued" : { "date-parts" : [ [ "2012" ] ] }, "page" : "2825-2830", "title" : "Scikit-learn: Machine Learning in Python", "type" : "article-journal", "volume" : "12" }, "uris" : [ "http://www.mendeley.com/documents/?uuid=2d449258-d6ef-3b59-99cb-5a89ca8476da" ] } ], "mendeley" : { "formattedCitation" : "(Pedregosa et al., 2012)", "plainTextFormattedCitation" : "(Pedregosa et al., 2012)", "previouslyFormattedCitation" : "(Pedregosa et al., 2012)" }, "properties" : {  }, "schema" : "https://github.com/citation-style-language/schema/raw/master/csl-citation.json" }</w:instrText>
      </w:r>
      <w:r>
        <w:rPr>
          <w:rFonts w:ascii="Times New Roman" w:hAnsi="Times New Roman" w:cs="Times New Roman"/>
          <w:sz w:val="24"/>
          <w:szCs w:val="24"/>
        </w:rPr>
        <w:fldChar w:fldCharType="separate"/>
      </w:r>
      <w:r w:rsidRPr="00726F01">
        <w:rPr>
          <w:rFonts w:ascii="Times New Roman" w:hAnsi="Times New Roman" w:cs="Times New Roman"/>
          <w:noProof/>
          <w:sz w:val="24"/>
          <w:szCs w:val="24"/>
        </w:rPr>
        <w:t>(Pedregosa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to implement the N-PLS regression.</w:t>
      </w:r>
    </w:p>
    <w:p w:rsidR="00FA0DF1" w:rsidRPr="00F4550C" w:rsidRDefault="00FA0DF1" w:rsidP="00FA0DF1">
      <w:pPr>
        <w:rPr>
          <w:rFonts w:ascii="Times New Roman" w:hAnsi="Times New Roman" w:cs="Times New Roman"/>
        </w:rPr>
      </w:pPr>
    </w:p>
    <w:p w:rsidR="00FA0DF1" w:rsidRPr="00F4550C" w:rsidRDefault="00FA0DF1" w:rsidP="00FA0DF1">
      <w:pPr>
        <w:pStyle w:val="Heading3"/>
        <w:ind w:left="720"/>
        <w:rPr>
          <w:rFonts w:ascii="Times New Roman" w:hAnsi="Times New Roman" w:cs="Times New Roman"/>
          <w:color w:val="auto"/>
        </w:rPr>
      </w:pPr>
      <w:bookmarkStart w:id="11" w:name="_Toc508189758"/>
      <w:r w:rsidRPr="00F4550C">
        <w:rPr>
          <w:rFonts w:ascii="Times New Roman" w:hAnsi="Times New Roman" w:cs="Times New Roman"/>
          <w:color w:val="auto"/>
        </w:rPr>
        <w:t>2.3.2 Experimental protocol for simultaneous recordings</w:t>
      </w:r>
      <w:bookmarkEnd w:id="11"/>
    </w:p>
    <w:p w:rsidR="00FA0DF1" w:rsidRPr="00F4550C" w:rsidRDefault="00FA0DF1" w:rsidP="00FA0DF1">
      <w:pPr>
        <w:spacing w:after="0" w:line="360" w:lineRule="auto"/>
        <w:ind w:firstLine="425"/>
        <w:jc w:val="both"/>
        <w:rPr>
          <w:rFonts w:ascii="Times New Roman" w:hAnsi="Times New Roman" w:cs="Times New Roman"/>
          <w:noProof/>
          <w:sz w:val="24"/>
          <w:szCs w:val="24"/>
        </w:rPr>
      </w:pPr>
    </w:p>
    <w:p w:rsidR="00FA0DF1" w:rsidRDefault="00FA0DF1" w:rsidP="00FA0DF1">
      <w:pPr>
        <w:spacing w:after="0" w:line="360" w:lineRule="auto"/>
        <w:ind w:firstLine="425"/>
        <w:jc w:val="both"/>
        <w:rPr>
          <w:rFonts w:ascii="Times New Roman" w:hAnsi="Times New Roman" w:cs="Times New Roman"/>
          <w:sz w:val="24"/>
          <w:szCs w:val="24"/>
        </w:rPr>
      </w:pPr>
      <w:r>
        <w:rPr>
          <w:rFonts w:ascii="Times New Roman" w:hAnsi="Times New Roman" w:cs="Times New Roman"/>
          <w:noProof/>
          <w:sz w:val="24"/>
          <w:szCs w:val="24"/>
        </w:rPr>
        <w:t xml:space="preserve">Besides the aformentioned aspects of the experimental setup, </w:t>
      </w:r>
      <w:r>
        <w:rPr>
          <w:rFonts w:ascii="Times New Roman" w:hAnsi="Times New Roman" w:cs="Times New Roman"/>
          <w:sz w:val="24"/>
          <w:szCs w:val="24"/>
        </w:rPr>
        <w:t>a number of additional measures were taken to follow a sensible protocol for the concurrent assessment of electrophysiological and imaging data.</w:t>
      </w:r>
    </w:p>
    <w:p w:rsidR="00FA0DF1" w:rsidRDefault="00FA0DF1" w:rsidP="00FA0DF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Even with MRI-compatible materials, performing an EEG recording inside the MRI scanner causes the electrodes and other materials to heat up, posing a potential safety risk to the subjec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mrm.10310", "ISSN" : "0740-3194", "author" : [ { "dropping-particle" : "", "family" : "Yeung", "given" : "Christopher J.", "non-dropping-particle" : "", "parse-names" : false, "suffix" : "" }, { "dropping-particle" : "", "family" : "Susil", "given" : "Robert C.", "non-dropping-particle" : "", "parse-names" : false, "suffix" : "" }, { "dropping-particle" : "", "family" : "Atalar", "given" : "Ergin", "non-dropping-particle" : "", "parse-names" : false, "suffix" : "" } ], "container-title" : "Magnetic Resonance in Medicine", "id" : "ITEM-1", "issue" : "6", "issued" : { "date-parts" : [ [ "2002", "12", "1" ] ] }, "page" : "1096-1098", "publisher" : "Wiley Subscription Services, Inc., A Wiley Company", "title" : "RF heating due to conductive wires during MRI depends on the phase distribution of the transmit field", "type" : "article-journal", "volume" : "48" }, "uris" : [ "http://www.mendeley.com/documents/?uuid=eb386f14-1dd5-3da3-b5a3-d0c844846859" ] } ], "mendeley" : { "formattedCitation" : "(Yeung et al., 2002)", "plainTextFormattedCitation" : "(Yeung et al., 2002)", "previouslyFormattedCitation" : "(Yeung et al., 2002)" }, "properties" : {  }, "schema" : "https://github.com/citation-style-language/schema/raw/master/csl-citation.json" }</w:instrText>
      </w:r>
      <w:r>
        <w:rPr>
          <w:rFonts w:ascii="Times New Roman" w:hAnsi="Times New Roman" w:cs="Times New Roman"/>
          <w:sz w:val="24"/>
          <w:szCs w:val="24"/>
        </w:rPr>
        <w:fldChar w:fldCharType="separate"/>
      </w:r>
      <w:r w:rsidRPr="002270E0">
        <w:rPr>
          <w:rFonts w:ascii="Times New Roman" w:hAnsi="Times New Roman" w:cs="Times New Roman"/>
          <w:noProof/>
          <w:sz w:val="24"/>
          <w:szCs w:val="24"/>
        </w:rPr>
        <w:t>(Yeung et al., 2002)</w:t>
      </w:r>
      <w:r>
        <w:rPr>
          <w:rFonts w:ascii="Times New Roman" w:hAnsi="Times New Roman" w:cs="Times New Roman"/>
          <w:sz w:val="24"/>
          <w:szCs w:val="24"/>
        </w:rPr>
        <w:fldChar w:fldCharType="end"/>
      </w:r>
      <w:r>
        <w:rPr>
          <w:rFonts w:ascii="Times New Roman" w:hAnsi="Times New Roman" w:cs="Times New Roman"/>
          <w:sz w:val="24"/>
          <w:szCs w:val="24"/>
        </w:rPr>
        <w:t>. As a preventive measure, it is essential to assess how intensively materials of the EEG system (most importantly the electrodes) heat while using the planned EPI sequence. During the test run over the entire experiment all electrodes showed temperatures equal to or below 28 °C.</w:t>
      </w:r>
    </w:p>
    <w:p w:rsidR="00FA0DF1" w:rsidRPr="007D74E4" w:rsidRDefault="00FA0DF1" w:rsidP="00FA0DF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nother preventive measure taken before running an experiment, was to switch off the helium pump. With subtle vibrations caused by the pump’s compress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0548-014-0408-0", "ISBN" : "1573-6792 (Electronic)\\r0896-0267 (Linking)", "ISSN" : "15736792", "PMID" : "25344750", "abstract" : "The EEG acquired simultaneously with fMRI is distorted by a number of artefacts related to the presence of strong magnetic fields, which must be reduced in order to allow for a useful interpretation and quantification of the EEG data. For the two most prominent artefacts, associated with magnetic field gradient switching and the heart beat, reduction methods have been developed and applied suc-cessfully. However, a number of artefacts related to the MR-environment can be found to distort the EEG data acquired even without ongoing fMRI acquisition. In this paper, we investigate the most prominent of those artefacts, caused by the Helium cooling pump, and propose a method for its reduction and respective validation in data collected from epilepsy patients. Since the Helium cooling pump artefact was found to be repetitive, an average template subtraction method was developed for its reduction with appropriate adjustments for minimizing the degradation of the physiological part of the signal. The new methodology was validated in a group of 15 EEG\u2013fMRI datasets col-lected from six consecutive epilepsy patients, where it successfully reduced the amplitude of the artefact spectral peaks by 95 \u00b1 2 % while the background spectral ampli-tude within those peaks was reduced by only -5 \u00b1 4 %. Although the Helium cooling pump should ideally be switched off during simultaneous EEG\u2013fMRI acquisitions, we have shown here that in cases where this is not possible the associated artefact can be effectively reduced in post processing.", "author" : [ { "dropping-particle" : "", "family" : "Rothl\u00fcbbers", "given" : "Sven", "non-dropping-particle" : "", "parse-names" : false, "suffix" : "" }, { "dropping-particle" : "", "family" : "Relvas", "given" : "V\u00e2nia", "non-dropping-particle" : "", "parse-names" : false, "suffix" : "" }, { "dropping-particle" : "", "family" : "Leal", "given" : "Alberto", "non-dropping-particle" : "", "parse-names" : false, "suffix" : "" }, { "dropping-particle" : "", "family" : "Murta", "given" : "Teresa", "non-dropping-particle" : "", "parse-names" : false, "suffix" : "" }, { "dropping-particle" : "", "family" : "Lemieux", "given" : "Louis", "non-dropping-particle" : "", "parse-names" : false, "suffix" : "" }, { "dropping-particle" : "", "family" : "Figueiredo", "given" : "Patr\u00edcia", "non-dropping-particle" : "", "parse-names" : false, "suffix" : "" } ], "container-title" : "Brain Topography", "id" : "ITEM-1", "issue" : "2", "issued" : { "date-parts" : [ [ "2014" ] ] }, "page" : "208-220", "title" : "Characterisation and Reduction of the EEG Artefact Caused by the Helium Cooling Pump in the MR Environment: Validation in Epilepsy Patient Data", "type" : "article-journal", "volume" : "28" }, "uris" : [ "http://www.mendeley.com/documents/?uuid=9467e617-61b3-3085-9e67-fde93c284fb0" ] } ], "mendeley" : { "formattedCitation" : "(Rothl\u00fcbbers et al., 2014)", "plainTextFormattedCitation" : "(Rothl\u00fcbbers et al., 2014)", "previouslyFormattedCitation" : "(Rothl\u00fcbbers et al., 2014)" }, "properties" : {  }, "schema" : "https://github.com/citation-style-language/schema/raw/master/csl-citation.json" }</w:instrText>
      </w:r>
      <w:r>
        <w:rPr>
          <w:rFonts w:ascii="Times New Roman" w:hAnsi="Times New Roman" w:cs="Times New Roman"/>
          <w:sz w:val="24"/>
          <w:szCs w:val="24"/>
        </w:rPr>
        <w:fldChar w:fldCharType="separate"/>
      </w:r>
      <w:r w:rsidRPr="007C4E0D">
        <w:rPr>
          <w:rFonts w:ascii="Times New Roman" w:hAnsi="Times New Roman" w:cs="Times New Roman"/>
          <w:noProof/>
          <w:sz w:val="24"/>
          <w:szCs w:val="24"/>
        </w:rPr>
        <w:t>(Rothlübbers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cables and other materials are moved inside the magnetic field. This leads to serious artefacts impacting the quality of the EEG data.</w:t>
      </w:r>
    </w:p>
    <w:p w:rsidR="00FA0DF1" w:rsidRDefault="00FA0DF1" w:rsidP="00FA0DF1">
      <w:pPr>
        <w:spacing w:after="0" w:line="360" w:lineRule="auto"/>
        <w:ind w:firstLine="425"/>
        <w:jc w:val="both"/>
        <w:rPr>
          <w:rFonts w:ascii="Times New Roman" w:hAnsi="Times New Roman" w:cs="Times New Roman"/>
          <w:sz w:val="24"/>
          <w:szCs w:val="24"/>
        </w:rPr>
      </w:pPr>
      <w:r>
        <w:rPr>
          <w:rFonts w:ascii="Times New Roman" w:hAnsi="Times New Roman" w:cs="Times New Roman"/>
          <w:noProof/>
          <w:sz w:val="24"/>
          <w:szCs w:val="24"/>
        </w:rPr>
        <w:t>During the experiment</w:t>
      </w:r>
      <w:r w:rsidRPr="00F4550C">
        <w:rPr>
          <w:rFonts w:ascii="Times New Roman" w:hAnsi="Times New Roman" w:cs="Times New Roman"/>
          <w:noProof/>
          <w:sz w:val="24"/>
          <w:szCs w:val="24"/>
        </w:rPr>
        <w:t xml:space="preserve">, </w:t>
      </w:r>
      <w:r>
        <w:rPr>
          <w:rFonts w:ascii="Times New Roman" w:hAnsi="Times New Roman" w:cs="Times New Roman"/>
          <w:noProof/>
          <w:sz w:val="24"/>
          <w:szCs w:val="24"/>
        </w:rPr>
        <w:t xml:space="preserve">when </w:t>
      </w:r>
      <w:r w:rsidRPr="00F4550C">
        <w:rPr>
          <w:rFonts w:ascii="Times New Roman" w:hAnsi="Times New Roman" w:cs="Times New Roman"/>
          <w:noProof/>
          <w:sz w:val="24"/>
          <w:szCs w:val="24"/>
        </w:rPr>
        <w:t>subjects</w:t>
      </w:r>
      <w:r>
        <w:rPr>
          <w:rFonts w:ascii="Times New Roman" w:hAnsi="Times New Roman" w:cs="Times New Roman"/>
          <w:noProof/>
          <w:sz w:val="24"/>
          <w:szCs w:val="24"/>
        </w:rPr>
        <w:t xml:space="preserve"> first entered the MRI room, they</w:t>
      </w:r>
      <w:r w:rsidRPr="00F4550C">
        <w:rPr>
          <w:rFonts w:ascii="Times New Roman" w:hAnsi="Times New Roman" w:cs="Times New Roman"/>
          <w:noProof/>
          <w:sz w:val="24"/>
          <w:szCs w:val="24"/>
        </w:rPr>
        <w:t xml:space="preserve"> were once more instructed about how to behave during the exp</w:t>
      </w:r>
      <w:r>
        <w:rPr>
          <w:rFonts w:ascii="Times New Roman" w:hAnsi="Times New Roman" w:cs="Times New Roman"/>
          <w:noProof/>
          <w:sz w:val="24"/>
          <w:szCs w:val="24"/>
        </w:rPr>
        <w:t>e</w:t>
      </w:r>
      <w:r w:rsidRPr="00F4550C">
        <w:rPr>
          <w:rFonts w:ascii="Times New Roman" w:hAnsi="Times New Roman" w:cs="Times New Roman"/>
          <w:noProof/>
          <w:sz w:val="24"/>
          <w:szCs w:val="24"/>
        </w:rPr>
        <w:t xml:space="preserve">riment. They were asked to </w:t>
      </w:r>
      <w:r w:rsidRPr="00F4550C">
        <w:rPr>
          <w:rFonts w:ascii="Times New Roman" w:hAnsi="Times New Roman" w:cs="Times New Roman"/>
          <w:sz w:val="24"/>
          <w:szCs w:val="24"/>
        </w:rPr>
        <w:t xml:space="preserve">abstain from any unnecessary movements of the head, torso or shoulders and to avoid crossing their limbs, as </w:t>
      </w:r>
      <w:r w:rsidRPr="00F4550C">
        <w:rPr>
          <w:rFonts w:ascii="Times New Roman" w:hAnsi="Times New Roman" w:cs="Times New Roman"/>
          <w:sz w:val="24"/>
          <w:szCs w:val="24"/>
        </w:rPr>
        <w:lastRenderedPageBreak/>
        <w:t xml:space="preserve">this would cause severe artefacts for both the EEG and fMRI. Furthermore, they were given a brief oral explanation of the experimental task. The participant’s head was then placed on a pressure-insensitive cushion and further stabilized with </w:t>
      </w:r>
      <w:r>
        <w:rPr>
          <w:rFonts w:ascii="Times New Roman" w:hAnsi="Times New Roman" w:cs="Times New Roman"/>
          <w:sz w:val="24"/>
          <w:szCs w:val="24"/>
        </w:rPr>
        <w:t xml:space="preserve">foam </w:t>
      </w:r>
      <w:r w:rsidRPr="00F4550C">
        <w:rPr>
          <w:rFonts w:ascii="Times New Roman" w:hAnsi="Times New Roman" w:cs="Times New Roman"/>
          <w:sz w:val="24"/>
          <w:szCs w:val="24"/>
        </w:rPr>
        <w:t xml:space="preserve">pads to minimize head movements. </w:t>
      </w:r>
    </w:p>
    <w:p w:rsidR="00FA0DF1" w:rsidRPr="00F4550C" w:rsidRDefault="00FA0DF1" w:rsidP="00FA0D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Electrode leads were passed through the head coil above the subject. Before moving the subject into the scanner bore, they were given an emergency control to be able to abort the experiment at any time they felt in danger. Inside the bore electrode leads were connected to the amplifier positioned behind the subject’s head. All cables between</w:t>
      </w:r>
      <w:r>
        <w:rPr>
          <w:rFonts w:ascii="Times New Roman" w:hAnsi="Times New Roman" w:cs="Times New Roman"/>
          <w:sz w:val="24"/>
          <w:szCs w:val="24"/>
        </w:rPr>
        <w:t xml:space="preserve"> the</w:t>
      </w:r>
      <w:r w:rsidRPr="00F4550C">
        <w:rPr>
          <w:rFonts w:ascii="Times New Roman" w:hAnsi="Times New Roman" w:cs="Times New Roman"/>
          <w:sz w:val="24"/>
          <w:szCs w:val="24"/>
        </w:rPr>
        <w:t xml:space="preserve"> electrodes and the amplifier were fastened </w:t>
      </w:r>
      <w:r>
        <w:rPr>
          <w:rFonts w:ascii="Times New Roman" w:hAnsi="Times New Roman" w:cs="Times New Roman"/>
          <w:sz w:val="24"/>
          <w:szCs w:val="24"/>
        </w:rPr>
        <w:t xml:space="preserve">firmly </w:t>
      </w:r>
      <w:r w:rsidRPr="00F4550C">
        <w:rPr>
          <w:rFonts w:ascii="Times New Roman" w:hAnsi="Times New Roman" w:cs="Times New Roman"/>
          <w:sz w:val="24"/>
          <w:szCs w:val="24"/>
        </w:rPr>
        <w:t xml:space="preserve">with adhesive </w:t>
      </w:r>
      <w:r>
        <w:rPr>
          <w:rFonts w:ascii="Times New Roman" w:hAnsi="Times New Roman" w:cs="Times New Roman"/>
          <w:sz w:val="24"/>
          <w:szCs w:val="24"/>
        </w:rPr>
        <w:t>tape to prevent movement. As an additional measure, sandbag weights were put on electrode leads for stabilization.</w:t>
      </w:r>
    </w:p>
    <w:p w:rsidR="00FA0DF1" w:rsidRPr="00F4550C" w:rsidRDefault="00FA0DF1" w:rsidP="00FA0DF1">
      <w:pPr>
        <w:rPr>
          <w:rFonts w:ascii="Times New Roman" w:hAnsi="Times New Roman" w:cs="Times New Roman"/>
        </w:rPr>
      </w:pPr>
    </w:p>
    <w:p w:rsidR="00FA0DF1" w:rsidRPr="00F4550C" w:rsidRDefault="00FA0DF1" w:rsidP="00FA0DF1">
      <w:pPr>
        <w:pStyle w:val="Heading3"/>
        <w:ind w:left="720"/>
        <w:rPr>
          <w:rFonts w:ascii="Times New Roman" w:hAnsi="Times New Roman" w:cs="Times New Roman"/>
          <w:color w:val="auto"/>
        </w:rPr>
      </w:pPr>
      <w:bookmarkStart w:id="12" w:name="_Toc508189759"/>
      <w:r w:rsidRPr="00F4550C">
        <w:rPr>
          <w:rFonts w:ascii="Times New Roman" w:hAnsi="Times New Roman" w:cs="Times New Roman"/>
          <w:color w:val="auto"/>
        </w:rPr>
        <w:t>2.3.3 Recording parameters for EEG and fMRI</w:t>
      </w:r>
      <w:bookmarkEnd w:id="12"/>
    </w:p>
    <w:p w:rsidR="00FA0DF1" w:rsidRDefault="00FA0DF1" w:rsidP="00FA0DF1">
      <w:pPr>
        <w:rPr>
          <w:rFonts w:ascii="Times New Roman" w:hAnsi="Times New Roman" w:cs="Times New Roman"/>
        </w:rPr>
      </w:pPr>
    </w:p>
    <w:p w:rsidR="00FA0DF1" w:rsidRDefault="00FA0DF1" w:rsidP="00FA0DF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 T1-weighted structural image was acquired for all subjects. Functional data were recorded with EPI parameters (echo time = 30 ms, TR = 1800 ms, 75° flip angle, voxel size 3 x 3 x 4.6 mm, matrix 64x64) based on previous adaptations of the DPX task for fMRI stud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opez-Garcia", "given" : "P", "non-dropping-particle" : "", "parse-names" : false, "suffix" : "" }, { "dropping-particle" : "", "family" : "Lesh", "given" : "TA", "non-dropping-particle" : "", "parse-names" : false, "suffix" : "" }, { "dropping-particle" : "", "family" : "Salo", "given" : "T", "non-dropping-particle" : "", "parse-names" : false, "suffix" : "" }, { "dropping-particle" : "", "family" : "Barch", "given" : "DM", "non-dropping-particle" : "", "parse-names" : false, "suffix" : "" } ], "container-title" : "Cognitive, Affective, &amp;", "id" : "ITEM-1", "issued" : { "date-parts" : [ [ "2016" ] ] }, "title" : "The neural circuitry supporting goal maintenance during cognitive control: a comparison of expectancy AX-CPT and dot probe expectancy paradigms", "type" : "article-journal" }, "uris" : [ "http://www.mendeley.com/documents/?uuid=1b0e3793-5fb0-38eb-8b7f-230406405668" ] }, { "id" : "ITEM-2", "itemData" : { "DOI" : "10.1073/pnas.1116727109/-/DCSupplemental.www.pnas.org/cgi/doi/10.1073/pnas.1116727109", "ISBN" : "0027-8424", "ISSN" : "0027-8424, 1091-6490", "PMID" : "23086162", "abstract" : "Humans are adept at switching between goal-directed behaviors quickly and effectively. The prefrontal cortex (PFC) is thought to play a critical role by encoding, updating, and maintaining internal representations of task context in working memory. It has also been hypothesized that the encoding of context representations in PFC is regulated by phasic dopamine gating signals. Here we use multimodal methods to test these hypotheses. First we used functional MRI (fMRI) to identify regions of PFC associated with the representation of context in a working memory task. Next we used single-pulse transcranial magnetic stimulation (TMS), guided spatially by our fMRI findings and temporally by previous eventrelated EEG recordings, to disrupt context encoding while participants performed the same working memory task. We found that TMS pulses to the right dorsolateral PFC (DLPFC) immediately after context presentation, and well in advance of the response, adversely impacted context-dependent relative to context-independent responses. This finding causally implicates right DLPFC function in context encoding. Finally, using the same paradigm, we conducted high-resolution fMRI measurements in brainstem dopaminergic nuclei (ventral tegmental area and substantia nigra) and found phasic responses after presentation of context stimuli relative to other stimuli, consistent with the timing of a gating signal that regulates the encoding of representations in PFC. Furthermore, these responses were positively correlated with behavior, as well as with responses in the same region of right DLPFC targeted in the TMS experiment, lending support to the hypothesis that dopamine phasic signals regulate encoding, and thereby the updating, of context representations in PFC.", "author" : [ { "dropping-particle" : "", "family" : "D'Ardenne", "given" : "K", "non-dropping-particle" : "", "parse-names" : false, "suffix" : "" }, { "dropping-particle" : "", "family" : "Eshel", "given" : "Neir", "non-dropping-particle" : "", "parse-names" : false, "suffix" : "" }, { "dropping-particle" : "", "family" : "Luka", "given" : "J", "non-dropping-particle" : "", "parse-names" : false, "suffix" : "" }, { "dropping-particle" : "", "family" : "Lenartowicz", "given" : "A", "non-dropping-particle" : "", "parse-names" : false, "suffix" : "" }, { "dropping-particle" : "", "family" : "Nystrom", "given" : "Leigh E", "non-dropping-particle" : "", "parse-names" : false, "suffix" : "" }, { "dropping-particle" : "", "family" : "Cohen", "given" : "J D", "non-dropping-particle" : "", "parse-names" : false, "suffix" : "" } ], "container-title" : "Proceedings of the National Academy of Sciences", "id" : "ITEM-2", "issued" : { "date-parts" : [ [ "2012" ] ] }, "page" : "19900\u201319909", "title" : "Role of prefrontal cortex and the midbrain dopamine system in working memory updating", "type" : "article-journal", "volume" : "109" }, "uris" : [ "http://www.mendeley.com/documents/?uuid=e9bcd742-b039-4ad7-9a0f-d39e73097b98" ] } ], "mendeley" : { "formattedCitation" : "(K D\u2019Ardenne et al., 2012; Lopez-Garcia et al., 2016)", "manualFormatting" : "(D\u2019Ardenne et al., 2012; Lopez-Garcia et al., 2016)", "plainTextFormattedCitation" : "(K D\u2019Ardenne et al., 2012; Lopez-Garcia et al., 2016)", "previouslyFormattedCitation" : "(K D\u2019Ardenne et al., 2012; Lopez-Garcia et al.,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D0429B">
        <w:rPr>
          <w:rFonts w:ascii="Times New Roman" w:hAnsi="Times New Roman" w:cs="Times New Roman"/>
          <w:noProof/>
          <w:sz w:val="24"/>
          <w:szCs w:val="24"/>
        </w:rPr>
        <w:t>D’Ardenne et al., 2012; Lopez-Garcia et al., 2016)</w:t>
      </w:r>
      <w:r>
        <w:rPr>
          <w:rFonts w:ascii="Times New Roman" w:hAnsi="Times New Roman" w:cs="Times New Roman"/>
          <w:sz w:val="24"/>
          <w:szCs w:val="24"/>
        </w:rPr>
        <w:fldChar w:fldCharType="end"/>
      </w:r>
      <w:r>
        <w:rPr>
          <w:rFonts w:ascii="Times New Roman" w:hAnsi="Times New Roman" w:cs="Times New Roman"/>
          <w:sz w:val="24"/>
          <w:szCs w:val="24"/>
        </w:rPr>
        <w:t>. For each volume data from 32 slices oriented to the AC-PC line were collected in ascending order.</w:t>
      </w:r>
    </w:p>
    <w:p w:rsidR="00FA0DF1" w:rsidRDefault="00FA0DF1" w:rsidP="00FA0DF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EEG data for all 32 channels were collected with a sampling rate of 5 kHz. An online band-pass filter excluded data above 100 Hz and below 0.001 Hz. During the recording data were online referenced to FCz. As mentioned in section 2.2.1, all impedances were kept below </w:t>
      </w:r>
      <w:r w:rsidRPr="00F4550C">
        <w:rPr>
          <w:rFonts w:ascii="Times New Roman" w:hAnsi="Times New Roman" w:cs="Times New Roman"/>
          <w:noProof/>
          <w:sz w:val="24"/>
          <w:szCs w:val="24"/>
        </w:rPr>
        <w:t>5 kΩ</w:t>
      </w:r>
      <w:r>
        <w:rPr>
          <w:rFonts w:ascii="Times New Roman" w:hAnsi="Times New Roman" w:cs="Times New Roman"/>
          <w:noProof/>
          <w:sz w:val="24"/>
          <w:szCs w:val="24"/>
        </w:rPr>
        <w:t>.</w:t>
      </w:r>
    </w:p>
    <w:p w:rsidR="00FA0DF1" w:rsidRPr="00F4550C" w:rsidRDefault="00FA0DF1" w:rsidP="00FA0DF1">
      <w:pPr>
        <w:rPr>
          <w:rFonts w:ascii="Times New Roman" w:hAnsi="Times New Roman" w:cs="Times New Roman"/>
        </w:rPr>
      </w:pPr>
    </w:p>
    <w:p w:rsidR="00FA0DF1" w:rsidRPr="00F4550C" w:rsidRDefault="00FA0DF1" w:rsidP="00FA0DF1">
      <w:pPr>
        <w:pStyle w:val="Heading2"/>
        <w:rPr>
          <w:rFonts w:ascii="Times New Roman" w:hAnsi="Times New Roman" w:cs="Times New Roman"/>
          <w:color w:val="auto"/>
        </w:rPr>
      </w:pPr>
      <w:bookmarkStart w:id="13" w:name="_Toc508189760"/>
      <w:r w:rsidRPr="00F4550C">
        <w:rPr>
          <w:rFonts w:ascii="Times New Roman" w:hAnsi="Times New Roman" w:cs="Times New Roman"/>
          <w:color w:val="auto"/>
        </w:rPr>
        <w:t>2.4 Unimodal data analysis</w:t>
      </w:r>
      <w:bookmarkEnd w:id="13"/>
    </w:p>
    <w:p w:rsidR="00FA0DF1" w:rsidRDefault="00FA0DF1" w:rsidP="00FA0DF1">
      <w:pPr>
        <w:rPr>
          <w:rFonts w:ascii="Times New Roman" w:hAnsi="Times New Roman" w:cs="Times New Roman"/>
        </w:rPr>
      </w:pPr>
    </w:p>
    <w:p w:rsidR="00FA0DF1" w:rsidRDefault="00FA0DF1" w:rsidP="00FA0DF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Before joining data features, behavioral, EEG and MRI data were first pre-processed and then analyzed independently from one another. This was done to achieve a baseline level of informational value and to validate unimodal results with existing literature. To achieve the most sensible approach, pre-processing started with behavioral data, followed by fMRI and at last EEG data. For both EEG and fMRI it was necessary to note which trials had correct responses. Furthermore, optimal EEG pre-processing required the realignment parameters resulting from realigning the raw functional data to the structural image of a subject. Thus, EEG pre-processing was performed last.</w:t>
      </w:r>
    </w:p>
    <w:p w:rsidR="00FA0DF1" w:rsidRPr="00F4550C" w:rsidRDefault="00FA0DF1" w:rsidP="00FA0DF1">
      <w:pPr>
        <w:spacing w:after="0" w:line="360" w:lineRule="auto"/>
        <w:ind w:firstLine="425"/>
        <w:jc w:val="both"/>
        <w:rPr>
          <w:rFonts w:ascii="Times New Roman" w:hAnsi="Times New Roman" w:cs="Times New Roman"/>
        </w:rPr>
      </w:pPr>
    </w:p>
    <w:p w:rsidR="00FA0DF1" w:rsidRDefault="00FA0DF1" w:rsidP="00FA0DF1">
      <w:pPr>
        <w:pStyle w:val="Heading3"/>
        <w:ind w:left="720"/>
        <w:rPr>
          <w:rFonts w:ascii="Times New Roman" w:hAnsi="Times New Roman" w:cs="Times New Roman"/>
          <w:color w:val="auto"/>
        </w:rPr>
      </w:pPr>
      <w:bookmarkStart w:id="14" w:name="_Toc508189761"/>
      <w:r w:rsidRPr="00F4550C">
        <w:rPr>
          <w:rFonts w:ascii="Times New Roman" w:hAnsi="Times New Roman" w:cs="Times New Roman"/>
          <w:color w:val="auto"/>
        </w:rPr>
        <w:t>2.4.1 Behavioral Data</w:t>
      </w:r>
      <w:bookmarkEnd w:id="14"/>
    </w:p>
    <w:p w:rsidR="00FA0DF1" w:rsidRDefault="00FA0DF1" w:rsidP="00FA0DF1"/>
    <w:p w:rsidR="00FA0DF1" w:rsidRDefault="00FA0DF1" w:rsidP="00FA0DF1">
      <w:pPr>
        <w:spacing w:after="0" w:line="360" w:lineRule="auto"/>
        <w:ind w:firstLine="425"/>
        <w:jc w:val="both"/>
        <w:rPr>
          <w:rFonts w:ascii="Times New Roman" w:hAnsi="Times New Roman" w:cs="Times New Roman"/>
          <w:sz w:val="24"/>
          <w:szCs w:val="24"/>
        </w:rPr>
      </w:pPr>
      <w:r w:rsidRPr="00C32DC9">
        <w:rPr>
          <w:rFonts w:ascii="Times New Roman" w:hAnsi="Times New Roman" w:cs="Times New Roman"/>
          <w:sz w:val="24"/>
          <w:szCs w:val="24"/>
        </w:rPr>
        <w:lastRenderedPageBreak/>
        <w:t xml:space="preserve">RT were </w:t>
      </w:r>
      <w:r>
        <w:rPr>
          <w:rFonts w:ascii="Times New Roman" w:hAnsi="Times New Roman" w:cs="Times New Roman"/>
          <w:sz w:val="24"/>
          <w:szCs w:val="24"/>
        </w:rPr>
        <w:t>assessed</w:t>
      </w:r>
      <w:r w:rsidRPr="00C32DC9">
        <w:rPr>
          <w:rFonts w:ascii="Times New Roman" w:hAnsi="Times New Roman" w:cs="Times New Roman"/>
          <w:sz w:val="24"/>
          <w:szCs w:val="24"/>
        </w:rPr>
        <w:t xml:space="preserve"> </w:t>
      </w:r>
      <w:r>
        <w:rPr>
          <w:rFonts w:ascii="Times New Roman" w:hAnsi="Times New Roman" w:cs="Times New Roman"/>
          <w:sz w:val="24"/>
          <w:szCs w:val="24"/>
        </w:rPr>
        <w:t>starting with</w:t>
      </w:r>
      <w:r w:rsidRPr="00C32DC9">
        <w:rPr>
          <w:rFonts w:ascii="Times New Roman" w:hAnsi="Times New Roman" w:cs="Times New Roman"/>
          <w:sz w:val="24"/>
          <w:szCs w:val="24"/>
        </w:rPr>
        <w:t xml:space="preserve"> the onset of the probe until the</w:t>
      </w:r>
      <w:r>
        <w:rPr>
          <w:rFonts w:ascii="Times New Roman" w:hAnsi="Times New Roman" w:cs="Times New Roman"/>
          <w:sz w:val="24"/>
          <w:szCs w:val="24"/>
        </w:rPr>
        <w:t xml:space="preserve"> subject showed its first response</w:t>
      </w:r>
      <w:r w:rsidRPr="00C32DC9">
        <w:rPr>
          <w:rFonts w:ascii="Times New Roman" w:hAnsi="Times New Roman" w:cs="Times New Roman"/>
          <w:sz w:val="24"/>
          <w:szCs w:val="24"/>
        </w:rPr>
        <w:t>.</w:t>
      </w:r>
      <w:r>
        <w:rPr>
          <w:rFonts w:ascii="Times New Roman" w:hAnsi="Times New Roman" w:cs="Times New Roman"/>
          <w:sz w:val="24"/>
          <w:szCs w:val="24"/>
        </w:rPr>
        <w:t xml:space="preserve"> Button presses applied before, less than 100 ms after or 800 ms after</w:t>
      </w:r>
      <w:r w:rsidRPr="00C32DC9">
        <w:rPr>
          <w:rFonts w:ascii="Times New Roman" w:hAnsi="Times New Roman" w:cs="Times New Roman"/>
          <w:sz w:val="24"/>
          <w:szCs w:val="24"/>
        </w:rPr>
        <w:t xml:space="preserve"> </w:t>
      </w:r>
      <w:r>
        <w:rPr>
          <w:rFonts w:ascii="Times New Roman" w:hAnsi="Times New Roman" w:cs="Times New Roman"/>
          <w:sz w:val="24"/>
          <w:szCs w:val="24"/>
        </w:rPr>
        <w:t xml:space="preserve">the onset of the probe </w:t>
      </w:r>
      <w:r w:rsidRPr="00C32DC9">
        <w:rPr>
          <w:rFonts w:ascii="Times New Roman" w:hAnsi="Times New Roman" w:cs="Times New Roman"/>
          <w:sz w:val="24"/>
          <w:szCs w:val="24"/>
        </w:rPr>
        <w:t xml:space="preserve">were </w:t>
      </w:r>
      <w:r>
        <w:rPr>
          <w:rFonts w:ascii="Times New Roman" w:hAnsi="Times New Roman" w:cs="Times New Roman"/>
          <w:sz w:val="24"/>
          <w:szCs w:val="24"/>
        </w:rPr>
        <w:t>categorized as invalid or miss, respectively</w:t>
      </w:r>
      <w:r w:rsidRPr="00C32DC9">
        <w:rPr>
          <w:rFonts w:ascii="Times New Roman" w:hAnsi="Times New Roman" w:cs="Times New Roman"/>
          <w:sz w:val="24"/>
          <w:szCs w:val="24"/>
        </w:rPr>
        <w:t>.</w:t>
      </w:r>
      <w:r>
        <w:rPr>
          <w:rFonts w:ascii="Times New Roman" w:hAnsi="Times New Roman" w:cs="Times New Roman"/>
          <w:sz w:val="24"/>
          <w:szCs w:val="24"/>
        </w:rPr>
        <w:t xml:space="preserve"> For all analyses performed with RT only</w:t>
      </w:r>
      <w:r w:rsidRPr="00C32DC9">
        <w:rPr>
          <w:rFonts w:ascii="Times New Roman" w:hAnsi="Times New Roman" w:cs="Times New Roman"/>
          <w:sz w:val="24"/>
          <w:szCs w:val="24"/>
        </w:rPr>
        <w:t xml:space="preserve"> </w:t>
      </w:r>
      <w:r>
        <w:rPr>
          <w:rFonts w:ascii="Times New Roman" w:hAnsi="Times New Roman" w:cs="Times New Roman"/>
          <w:sz w:val="24"/>
          <w:szCs w:val="24"/>
        </w:rPr>
        <w:t xml:space="preserve">valid, </w:t>
      </w:r>
      <w:r w:rsidRPr="00C32DC9">
        <w:rPr>
          <w:rFonts w:ascii="Times New Roman" w:hAnsi="Times New Roman" w:cs="Times New Roman"/>
          <w:sz w:val="24"/>
          <w:szCs w:val="24"/>
        </w:rPr>
        <w:t xml:space="preserve">correct responses were </w:t>
      </w:r>
      <w:r>
        <w:rPr>
          <w:rFonts w:ascii="Times New Roman" w:hAnsi="Times New Roman" w:cs="Times New Roman"/>
          <w:sz w:val="24"/>
          <w:szCs w:val="24"/>
        </w:rPr>
        <w:t>included</w:t>
      </w:r>
      <w:r w:rsidRPr="00C32DC9">
        <w:rPr>
          <w:rFonts w:ascii="Times New Roman" w:hAnsi="Times New Roman" w:cs="Times New Roman"/>
          <w:sz w:val="24"/>
          <w:szCs w:val="24"/>
        </w:rPr>
        <w:t>. The ER</w:t>
      </w:r>
      <w:r>
        <w:rPr>
          <w:rFonts w:ascii="Times New Roman" w:hAnsi="Times New Roman" w:cs="Times New Roman"/>
          <w:sz w:val="24"/>
          <w:szCs w:val="24"/>
        </w:rPr>
        <w:t>,</w:t>
      </w:r>
      <w:r w:rsidRPr="00C32DC9">
        <w:rPr>
          <w:rFonts w:ascii="Times New Roman" w:hAnsi="Times New Roman" w:cs="Times New Roman"/>
          <w:sz w:val="24"/>
          <w:szCs w:val="24"/>
        </w:rPr>
        <w:t xml:space="preserve"> as measure of accuracy</w:t>
      </w:r>
      <w:r>
        <w:rPr>
          <w:rFonts w:ascii="Times New Roman" w:hAnsi="Times New Roman" w:cs="Times New Roman"/>
          <w:sz w:val="24"/>
          <w:szCs w:val="24"/>
        </w:rPr>
        <w:t>,</w:t>
      </w:r>
      <w:r w:rsidRPr="00C32DC9">
        <w:rPr>
          <w:rFonts w:ascii="Times New Roman" w:hAnsi="Times New Roman" w:cs="Times New Roman"/>
          <w:sz w:val="24"/>
          <w:szCs w:val="24"/>
        </w:rPr>
        <w:t xml:space="preserve"> was specified as the relative amount of incorrect button presse</w:t>
      </w:r>
      <w:r>
        <w:rPr>
          <w:rFonts w:ascii="Times New Roman" w:hAnsi="Times New Roman" w:cs="Times New Roman"/>
          <w:sz w:val="24"/>
          <w:szCs w:val="24"/>
        </w:rPr>
        <w:t>s to the total amount of trials</w:t>
      </w:r>
      <w:r w:rsidRPr="00C32DC9">
        <w:rPr>
          <w:rFonts w:ascii="Times New Roman" w:hAnsi="Times New Roman" w:cs="Times New Roman"/>
          <w:sz w:val="24"/>
          <w:szCs w:val="24"/>
        </w:rPr>
        <w:t xml:space="preserve">. </w:t>
      </w:r>
    </w:p>
    <w:p w:rsidR="00FA0DF1" w:rsidRDefault="00FA0DF1" w:rsidP="00FA0DF1">
      <w:pPr>
        <w:spacing w:after="0" w:line="360" w:lineRule="auto"/>
        <w:ind w:firstLine="425"/>
        <w:jc w:val="both"/>
        <w:rPr>
          <w:rFonts w:ascii="Times New Roman" w:hAnsi="Times New Roman" w:cs="Times New Roman"/>
          <w:sz w:val="24"/>
          <w:szCs w:val="24"/>
        </w:rPr>
      </w:pPr>
      <w:r w:rsidRPr="009969C0">
        <w:rPr>
          <w:rFonts w:ascii="Times New Roman" w:hAnsi="Times New Roman" w:cs="Times New Roman"/>
          <w:sz w:val="24"/>
          <w:szCs w:val="24"/>
        </w:rPr>
        <w:t xml:space="preserve">Since reactive and proactive control strategies </w:t>
      </w:r>
      <w:r>
        <w:rPr>
          <w:rFonts w:ascii="Times New Roman" w:hAnsi="Times New Roman" w:cs="Times New Roman"/>
          <w:sz w:val="24"/>
          <w:szCs w:val="24"/>
        </w:rPr>
        <w:t>presumably</w:t>
      </w:r>
      <w:r w:rsidRPr="009969C0">
        <w:rPr>
          <w:rFonts w:ascii="Times New Roman" w:hAnsi="Times New Roman" w:cs="Times New Roman"/>
          <w:sz w:val="24"/>
          <w:szCs w:val="24"/>
        </w:rPr>
        <w:t xml:space="preserve"> balance </w:t>
      </w:r>
      <w:r>
        <w:rPr>
          <w:rFonts w:ascii="Times New Roman" w:hAnsi="Times New Roman" w:cs="Times New Roman"/>
          <w:sz w:val="24"/>
          <w:szCs w:val="24"/>
        </w:rPr>
        <w:t>each other, it is often more appropriate to enter values indexing the balance rather than a single trialtypes RT. For this reason, a proactive behavioral shift index (PSI)</w:t>
      </w:r>
      <w:r w:rsidRPr="009969C0">
        <w:rPr>
          <w:rFonts w:ascii="Times New Roman" w:hAnsi="Times New Roman" w:cs="Times New Roman"/>
          <w:sz w:val="24"/>
          <w:szCs w:val="24"/>
        </w:rPr>
        <w:t xml:space="preserve"> </w:t>
      </w:r>
      <w:r>
        <w:rPr>
          <w:rFonts w:ascii="Times New Roman" w:hAnsi="Times New Roman" w:cs="Times New Roman"/>
          <w:sz w:val="24"/>
          <w:szCs w:val="24"/>
        </w:rPr>
        <w:t xml:space="preserve">was comput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raver", "given" : "TS", "non-dropping-particle" : "", "parse-names" : false, "suffix" : "" }, { "dropping-particle" : "", "family" : "Paxton", "given" : "JL", "non-dropping-particle" : "", "parse-names" : false, "suffix" : "" }, { "dropping-particle" : "", "family" : "Locke", "given" : "HS", "non-dropping-particle" : "", "parse-names" : false, "suffix" : "" } ], "container-title" : "Proceedings of the", "id" : "ITEM-1", "issued" : { "date-parts" : [ [ "2009" ] ] }, "title" : "Flexible neural mechanisms of cognitive control within human prefrontal cortex", "type" : "article-journal" }, "uris" : [ "http://www.mendeley.com/documents/?uuid=b3cd03ab-715f-3254-b97b-67919dd1744c" ] } ], "mendeley" : { "formattedCitation" : "(T. Braver, Paxton, &amp; Locke, 2009)", "manualFormatting" : "(Braver, Paxton, &amp; Locke, 2009)", "plainTextFormattedCitation" : "(T. Braver, Paxton, &amp; Locke, 2009)", "previouslyFormattedCitation" : "(T. Braver, Paxton, &amp; Locke, 2009)"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801492">
        <w:rPr>
          <w:rFonts w:ascii="Times New Roman" w:hAnsi="Times New Roman" w:cs="Times New Roman"/>
          <w:noProof/>
          <w:sz w:val="24"/>
          <w:szCs w:val="24"/>
        </w:rPr>
        <w:t>Braver, Paxton, &amp; Locke, 2009)</w:t>
      </w:r>
      <w:r>
        <w:rPr>
          <w:rFonts w:ascii="Times New Roman" w:hAnsi="Times New Roman" w:cs="Times New Roman"/>
          <w:sz w:val="24"/>
          <w:szCs w:val="24"/>
        </w:rPr>
        <w:fldChar w:fldCharType="end"/>
      </w:r>
      <w:r>
        <w:rPr>
          <w:rFonts w:ascii="Times New Roman" w:hAnsi="Times New Roman" w:cs="Times New Roman"/>
          <w:sz w:val="24"/>
          <w:szCs w:val="24"/>
        </w:rPr>
        <w:t>, based on equation (2):</w:t>
      </w:r>
    </w:p>
    <w:p w:rsidR="00FA0DF1" w:rsidRPr="00777F89" w:rsidRDefault="00FA0DF1" w:rsidP="00FA0DF1">
      <w:pPr>
        <w:pStyle w:val="Caption"/>
        <w:rPr>
          <w:rFonts w:ascii="Times New Roman" w:hAnsi="Times New Roman" w:cs="Times New Roman"/>
          <w:color w:val="000000" w:themeColor="text1"/>
          <w:sz w:val="28"/>
        </w:rPr>
      </w:pPr>
      <w:r w:rsidRPr="00777F89">
        <w:rPr>
          <w:rFonts w:ascii="Times New Roman" w:eastAsiaTheme="minorEastAsia" w:hAnsi="Times New Roman" w:cs="Times New Roman"/>
          <w:color w:val="000000" w:themeColor="text1"/>
          <w:sz w:val="28"/>
        </w:rPr>
        <w:t xml:space="preserve"> </w:t>
      </w:r>
      <m:oMath>
        <m:r>
          <w:rPr>
            <w:rFonts w:ascii="Cambria Math" w:hAnsi="Cambria Math" w:cs="Times New Roman"/>
            <w:color w:val="000000" w:themeColor="text1"/>
            <w:sz w:val="28"/>
          </w:rPr>
          <m:t>PSI</m:t>
        </m:r>
        <m:r>
          <m:rPr>
            <m:sty m:val="p"/>
          </m:rPr>
          <w:rPr>
            <w:rFonts w:ascii="Cambria Math" w:hAnsi="Cambria Math" w:cs="Times New Roman"/>
            <w:color w:val="000000" w:themeColor="text1"/>
            <w:sz w:val="28"/>
          </w:rPr>
          <m:t xml:space="preserve">= </m:t>
        </m:r>
        <m:f>
          <m:fPr>
            <m:ctrlPr>
              <w:rPr>
                <w:rFonts w:ascii="Cambria Math" w:hAnsi="Cambria Math" w:cs="Times New Roman"/>
                <w:i w:val="0"/>
                <w:color w:val="000000" w:themeColor="text1"/>
                <w:sz w:val="28"/>
              </w:rPr>
            </m:ctrlPr>
          </m:fPr>
          <m:num>
            <m:r>
              <w:rPr>
                <w:rFonts w:ascii="Cambria Math" w:hAnsi="Cambria Math" w:cs="Times New Roman"/>
                <w:color w:val="000000" w:themeColor="text1"/>
                <w:sz w:val="28"/>
              </w:rPr>
              <m:t>AY</m:t>
            </m:r>
            <m:r>
              <m:rPr>
                <m:sty m:val="p"/>
              </m:rPr>
              <w:rPr>
                <w:rFonts w:ascii="Cambria Math" w:hAnsi="Cambria Math" w:cs="Times New Roman"/>
                <w:color w:val="000000" w:themeColor="text1"/>
                <w:sz w:val="28"/>
              </w:rPr>
              <m:t>-</m:t>
            </m:r>
            <m:r>
              <w:rPr>
                <w:rFonts w:ascii="Cambria Math" w:hAnsi="Cambria Math" w:cs="Times New Roman"/>
                <w:color w:val="000000" w:themeColor="text1"/>
                <w:sz w:val="28"/>
              </w:rPr>
              <m:t>BX</m:t>
            </m:r>
          </m:num>
          <m:den>
            <m:r>
              <w:rPr>
                <w:rFonts w:ascii="Cambria Math" w:hAnsi="Cambria Math" w:cs="Times New Roman"/>
                <w:color w:val="000000" w:themeColor="text1"/>
                <w:sz w:val="28"/>
              </w:rPr>
              <m:t>AY</m:t>
            </m:r>
            <m:r>
              <m:rPr>
                <m:sty m:val="p"/>
              </m:rPr>
              <w:rPr>
                <w:rFonts w:ascii="Cambria Math" w:hAnsi="Cambria Math" w:cs="Times New Roman"/>
                <w:color w:val="000000" w:themeColor="text1"/>
                <w:sz w:val="28"/>
              </w:rPr>
              <m:t>+</m:t>
            </m:r>
            <m:r>
              <w:rPr>
                <w:rFonts w:ascii="Cambria Math" w:hAnsi="Cambria Math" w:cs="Times New Roman"/>
                <w:color w:val="000000" w:themeColor="text1"/>
                <w:sz w:val="28"/>
              </w:rPr>
              <m:t>BX</m:t>
            </m:r>
          </m:den>
        </m:f>
      </m:oMath>
      <w:r w:rsidRPr="00777F89">
        <w:rPr>
          <w:rFonts w:ascii="Times New Roman" w:eastAsiaTheme="minorEastAsia" w:hAnsi="Times New Roman" w:cs="Times New Roman"/>
          <w:color w:val="000000" w:themeColor="text1"/>
          <w:sz w:val="28"/>
        </w:rPr>
        <w:tab/>
      </w:r>
      <w:r w:rsidRPr="00777F89">
        <w:rPr>
          <w:rFonts w:ascii="Times New Roman" w:eastAsiaTheme="minorEastAsia" w:hAnsi="Times New Roman" w:cs="Times New Roman"/>
          <w:color w:val="000000" w:themeColor="text1"/>
          <w:sz w:val="28"/>
        </w:rPr>
        <w:tab/>
      </w:r>
      <w:r w:rsidRPr="00777F89">
        <w:rPr>
          <w:rFonts w:ascii="Times New Roman" w:eastAsiaTheme="minorEastAsia" w:hAnsi="Times New Roman" w:cs="Times New Roman"/>
          <w:color w:val="000000" w:themeColor="text1"/>
          <w:sz w:val="28"/>
        </w:rPr>
        <w:tab/>
      </w:r>
      <w:r w:rsidRPr="00777F89">
        <w:rPr>
          <w:rFonts w:ascii="Times New Roman" w:eastAsiaTheme="minorEastAsia" w:hAnsi="Times New Roman" w:cs="Times New Roman"/>
          <w:color w:val="000000" w:themeColor="text1"/>
          <w:sz w:val="28"/>
        </w:rPr>
        <w:tab/>
      </w:r>
      <w:r w:rsidRPr="00777F89">
        <w:rPr>
          <w:rFonts w:ascii="Times New Roman" w:eastAsiaTheme="minorEastAsia" w:hAnsi="Times New Roman" w:cs="Times New Roman"/>
          <w:color w:val="000000" w:themeColor="text1"/>
          <w:sz w:val="28"/>
        </w:rPr>
        <w:tab/>
      </w:r>
      <w:r w:rsidRPr="00777F89">
        <w:rPr>
          <w:rFonts w:ascii="Times New Roman" w:eastAsiaTheme="minorEastAsia" w:hAnsi="Times New Roman" w:cs="Times New Roman"/>
          <w:color w:val="000000" w:themeColor="text1"/>
          <w:sz w:val="28"/>
        </w:rPr>
        <w:tab/>
      </w:r>
      <w:r w:rsidRPr="00777F89">
        <w:rPr>
          <w:rFonts w:ascii="Times New Roman" w:eastAsiaTheme="minorEastAsia" w:hAnsi="Times New Roman" w:cs="Times New Roman"/>
          <w:color w:val="000000" w:themeColor="text1"/>
          <w:sz w:val="28"/>
        </w:rPr>
        <w:tab/>
      </w:r>
      <w:r>
        <w:rPr>
          <w:rFonts w:ascii="Times New Roman" w:eastAsiaTheme="minorEastAsia" w:hAnsi="Times New Roman" w:cs="Times New Roman"/>
          <w:color w:val="000000" w:themeColor="text1"/>
          <w:sz w:val="28"/>
        </w:rPr>
        <w:tab/>
      </w:r>
      <w:r>
        <w:rPr>
          <w:rFonts w:ascii="Times New Roman" w:eastAsiaTheme="minorEastAsia" w:hAnsi="Times New Roman" w:cs="Times New Roman"/>
          <w:color w:val="000000" w:themeColor="text1"/>
          <w:sz w:val="28"/>
        </w:rPr>
        <w:tab/>
      </w:r>
      <w:r w:rsidRPr="00777F89">
        <w:rPr>
          <w:rFonts w:ascii="Times New Roman" w:hAnsi="Times New Roman" w:cs="Times New Roman"/>
          <w:color w:val="000000" w:themeColor="text1"/>
          <w:sz w:val="24"/>
          <w:szCs w:val="24"/>
        </w:rPr>
        <w:t xml:space="preserve">( </w:t>
      </w:r>
      <w:r w:rsidRPr="00777F89">
        <w:rPr>
          <w:rFonts w:ascii="Times New Roman" w:hAnsi="Times New Roman" w:cs="Times New Roman"/>
          <w:color w:val="000000" w:themeColor="text1"/>
          <w:sz w:val="24"/>
          <w:szCs w:val="24"/>
        </w:rPr>
        <w:fldChar w:fldCharType="begin"/>
      </w:r>
      <w:r w:rsidRPr="00777F89">
        <w:rPr>
          <w:rFonts w:ascii="Times New Roman" w:hAnsi="Times New Roman" w:cs="Times New Roman"/>
          <w:color w:val="000000" w:themeColor="text1"/>
          <w:sz w:val="24"/>
          <w:szCs w:val="24"/>
        </w:rPr>
        <w:instrText xml:space="preserve"> SEQ ( \* ARABIC </w:instrText>
      </w:r>
      <w:r w:rsidRPr="00777F89">
        <w:rPr>
          <w:rFonts w:ascii="Times New Roman" w:hAnsi="Times New Roman" w:cs="Times New Roman"/>
          <w:color w:val="000000" w:themeColor="text1"/>
          <w:sz w:val="24"/>
          <w:szCs w:val="24"/>
        </w:rPr>
        <w:fldChar w:fldCharType="separate"/>
      </w:r>
      <w:r>
        <w:rPr>
          <w:rFonts w:ascii="Times New Roman" w:hAnsi="Times New Roman" w:cs="Times New Roman"/>
          <w:noProof/>
          <w:color w:val="000000" w:themeColor="text1"/>
          <w:sz w:val="24"/>
          <w:szCs w:val="24"/>
        </w:rPr>
        <w:t>2</w:t>
      </w:r>
      <w:r w:rsidRPr="00777F89">
        <w:rPr>
          <w:rFonts w:ascii="Times New Roman" w:hAnsi="Times New Roman" w:cs="Times New Roman"/>
          <w:color w:val="000000" w:themeColor="text1"/>
          <w:sz w:val="24"/>
          <w:szCs w:val="24"/>
        </w:rPr>
        <w:fldChar w:fldCharType="end"/>
      </w:r>
      <w:r w:rsidRPr="00777F89">
        <w:rPr>
          <w:rFonts w:ascii="Times New Roman" w:hAnsi="Times New Roman" w:cs="Times New Roman"/>
          <w:color w:val="000000" w:themeColor="text1"/>
          <w:sz w:val="24"/>
          <w:szCs w:val="24"/>
        </w:rPr>
        <w:t xml:space="preserve"> )</w:t>
      </w:r>
      <w:r w:rsidRPr="00777F89">
        <w:rPr>
          <w:rFonts w:ascii="Times New Roman" w:eastAsiaTheme="minorEastAsia" w:hAnsi="Times New Roman" w:cs="Times New Roman"/>
          <w:color w:val="000000" w:themeColor="text1"/>
          <w:sz w:val="28"/>
        </w:rPr>
        <w:t xml:space="preserve"> </w:t>
      </w:r>
    </w:p>
    <w:p w:rsidR="00FA0DF1" w:rsidRDefault="00FA0DF1" w:rsidP="00FA0DF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Equation (2) can be used for both RT and ER. However, in case subject values equaling zero would have to be entered, ER were corrected following equation (3): </w:t>
      </w:r>
    </w:p>
    <w:p w:rsidR="00FA0DF1" w:rsidRPr="00777F89" w:rsidRDefault="00FA0DF1" w:rsidP="00FA0DF1">
      <w:pPr>
        <w:pStyle w:val="Caption"/>
        <w:rPr>
          <w:rFonts w:ascii="Times New Roman" w:hAnsi="Times New Roman" w:cs="Times New Roman"/>
          <w:color w:val="000000" w:themeColor="text1"/>
          <w:sz w:val="28"/>
          <w:lang w:val="en-US"/>
        </w:rPr>
      </w:pPr>
      <m:oMath>
        <m:r>
          <w:rPr>
            <w:rFonts w:ascii="Cambria Math" w:hAnsi="Cambria Math" w:cs="Times New Roman"/>
            <w:color w:val="000000" w:themeColor="text1"/>
            <w:sz w:val="28"/>
          </w:rPr>
          <m:t>Corrected</m:t>
        </m:r>
        <m:r>
          <m:rPr>
            <m:sty m:val="p"/>
          </m:rPr>
          <w:rPr>
            <w:rFonts w:ascii="Cambria Math" w:hAnsi="Cambria Math" w:cs="Times New Roman"/>
            <w:color w:val="000000" w:themeColor="text1"/>
            <w:sz w:val="28"/>
            <w:lang w:val="en-US"/>
          </w:rPr>
          <m:t xml:space="preserve"> </m:t>
        </m:r>
        <m:r>
          <w:rPr>
            <w:rFonts w:ascii="Cambria Math" w:hAnsi="Cambria Math" w:cs="Times New Roman"/>
            <w:color w:val="000000" w:themeColor="text1"/>
            <w:sz w:val="28"/>
          </w:rPr>
          <m:t>ER</m:t>
        </m:r>
        <m:r>
          <m:rPr>
            <m:sty m:val="p"/>
          </m:rPr>
          <w:rPr>
            <w:rFonts w:ascii="Cambria Math" w:hAnsi="Cambria Math" w:cs="Times New Roman"/>
            <w:color w:val="000000" w:themeColor="text1"/>
            <w:sz w:val="28"/>
            <w:lang w:val="en-US"/>
          </w:rPr>
          <m:t xml:space="preserve">= </m:t>
        </m:r>
        <m:f>
          <m:fPr>
            <m:ctrlPr>
              <w:rPr>
                <w:rFonts w:ascii="Cambria Math" w:hAnsi="Cambria Math" w:cs="Times New Roman"/>
                <w:i w:val="0"/>
                <w:color w:val="000000" w:themeColor="text1"/>
                <w:sz w:val="28"/>
              </w:rPr>
            </m:ctrlPr>
          </m:fPr>
          <m:num>
            <m:r>
              <w:rPr>
                <w:rFonts w:ascii="Cambria Math" w:hAnsi="Cambria Math" w:cs="Times New Roman"/>
                <w:color w:val="000000" w:themeColor="text1"/>
                <w:sz w:val="28"/>
              </w:rPr>
              <m:t>error</m:t>
            </m:r>
            <m:r>
              <m:rPr>
                <m:sty m:val="p"/>
              </m:rPr>
              <w:rPr>
                <w:rFonts w:ascii="Cambria Math" w:hAnsi="Cambria Math" w:cs="Times New Roman"/>
                <w:color w:val="000000" w:themeColor="text1"/>
                <w:sz w:val="28"/>
                <w:lang w:val="en-US"/>
              </w:rPr>
              <m:t xml:space="preserve"> </m:t>
            </m:r>
            <m:d>
              <m:dPr>
                <m:ctrlPr>
                  <w:rPr>
                    <w:rFonts w:ascii="Cambria Math" w:hAnsi="Cambria Math" w:cs="Times New Roman"/>
                    <w:i w:val="0"/>
                    <w:color w:val="000000" w:themeColor="text1"/>
                    <w:sz w:val="28"/>
                  </w:rPr>
                </m:ctrlPr>
              </m:dPr>
              <m:e>
                <m:r>
                  <m:rPr>
                    <m:sty m:val="p"/>
                  </m:rPr>
                  <w:rPr>
                    <w:rFonts w:ascii="Cambria Math" w:hAnsi="Cambria Math" w:cs="Times New Roman"/>
                    <w:color w:val="000000" w:themeColor="text1"/>
                    <w:sz w:val="28"/>
                    <w:lang w:val="en-US"/>
                  </w:rPr>
                  <m:t>0</m:t>
                </m:r>
              </m:e>
            </m:d>
            <m:r>
              <m:rPr>
                <m:sty m:val="p"/>
              </m:rPr>
              <w:rPr>
                <w:rFonts w:ascii="Cambria Math" w:hAnsi="Cambria Math" w:cs="Times New Roman"/>
                <w:color w:val="000000" w:themeColor="text1"/>
                <w:sz w:val="28"/>
                <w:lang w:val="en-US"/>
              </w:rPr>
              <m:t>+0.5</m:t>
            </m:r>
          </m:num>
          <m:den>
            <m:r>
              <w:rPr>
                <w:rFonts w:ascii="Cambria Math" w:hAnsi="Cambria Math" w:cs="Times New Roman"/>
                <w:color w:val="000000" w:themeColor="text1"/>
                <w:sz w:val="28"/>
              </w:rPr>
              <m:t>Fequency</m:t>
            </m:r>
            <m:r>
              <m:rPr>
                <m:sty m:val="p"/>
              </m:rPr>
              <w:rPr>
                <w:rFonts w:ascii="Cambria Math" w:hAnsi="Cambria Math" w:cs="Times New Roman"/>
                <w:color w:val="000000" w:themeColor="text1"/>
                <w:sz w:val="28"/>
                <w:lang w:val="en-US"/>
              </w:rPr>
              <m:t xml:space="preserve"> </m:t>
            </m:r>
            <m:r>
              <w:rPr>
                <w:rFonts w:ascii="Cambria Math" w:hAnsi="Cambria Math" w:cs="Times New Roman"/>
                <w:color w:val="000000" w:themeColor="text1"/>
                <w:sz w:val="28"/>
              </w:rPr>
              <m:t>of</m:t>
            </m:r>
            <m:r>
              <m:rPr>
                <m:sty m:val="p"/>
              </m:rPr>
              <w:rPr>
                <w:rFonts w:ascii="Cambria Math" w:hAnsi="Cambria Math" w:cs="Times New Roman"/>
                <w:color w:val="000000" w:themeColor="text1"/>
                <w:sz w:val="28"/>
                <w:lang w:val="en-US"/>
              </w:rPr>
              <m:t xml:space="preserve"> </m:t>
            </m:r>
            <m:r>
              <w:rPr>
                <w:rFonts w:ascii="Cambria Math" w:hAnsi="Cambria Math" w:cs="Times New Roman"/>
                <w:color w:val="000000" w:themeColor="text1"/>
                <w:sz w:val="28"/>
              </w:rPr>
              <m:t>trialtype</m:t>
            </m:r>
            <m:r>
              <m:rPr>
                <m:sty m:val="p"/>
              </m:rPr>
              <w:rPr>
                <w:rFonts w:ascii="Cambria Math" w:hAnsi="Cambria Math" w:cs="Times New Roman"/>
                <w:color w:val="000000" w:themeColor="text1"/>
                <w:sz w:val="28"/>
                <w:lang w:val="en-US"/>
              </w:rPr>
              <m:t>+1</m:t>
            </m:r>
          </m:den>
        </m:f>
      </m:oMath>
      <w:r>
        <w:rPr>
          <w:rFonts w:ascii="Times New Roman" w:eastAsiaTheme="minorEastAsia" w:hAnsi="Times New Roman" w:cs="Times New Roman"/>
          <w:color w:val="000000" w:themeColor="text1"/>
          <w:sz w:val="28"/>
        </w:rPr>
        <w:tab/>
      </w:r>
      <w:r>
        <w:rPr>
          <w:rFonts w:ascii="Times New Roman" w:eastAsiaTheme="minorEastAsia" w:hAnsi="Times New Roman" w:cs="Times New Roman"/>
          <w:color w:val="000000" w:themeColor="text1"/>
          <w:sz w:val="28"/>
        </w:rPr>
        <w:tab/>
      </w:r>
      <w:r>
        <w:rPr>
          <w:rFonts w:ascii="Times New Roman" w:eastAsiaTheme="minorEastAsia" w:hAnsi="Times New Roman" w:cs="Times New Roman"/>
          <w:color w:val="000000" w:themeColor="text1"/>
          <w:sz w:val="28"/>
        </w:rPr>
        <w:tab/>
      </w:r>
      <w:r>
        <w:rPr>
          <w:rFonts w:ascii="Times New Roman" w:eastAsiaTheme="minorEastAsia" w:hAnsi="Times New Roman" w:cs="Times New Roman"/>
          <w:color w:val="000000" w:themeColor="text1"/>
          <w:sz w:val="28"/>
        </w:rPr>
        <w:tab/>
      </w:r>
      <w:r>
        <w:rPr>
          <w:rFonts w:ascii="Times New Roman" w:eastAsiaTheme="minorEastAsia" w:hAnsi="Times New Roman" w:cs="Times New Roman"/>
          <w:color w:val="000000" w:themeColor="text1"/>
          <w:sz w:val="28"/>
        </w:rPr>
        <w:tab/>
      </w:r>
      <w:r w:rsidRPr="00777F89">
        <w:rPr>
          <w:rFonts w:ascii="Times New Roman" w:hAnsi="Times New Roman" w:cs="Times New Roman"/>
          <w:color w:val="000000" w:themeColor="text1"/>
          <w:sz w:val="24"/>
          <w:szCs w:val="24"/>
          <w:lang w:val="en-US"/>
        </w:rPr>
        <w:t xml:space="preserve">( </w:t>
      </w:r>
      <w:r w:rsidRPr="00777F89">
        <w:rPr>
          <w:rFonts w:ascii="Times New Roman" w:hAnsi="Times New Roman" w:cs="Times New Roman"/>
          <w:color w:val="000000" w:themeColor="text1"/>
          <w:sz w:val="24"/>
          <w:szCs w:val="24"/>
        </w:rPr>
        <w:fldChar w:fldCharType="begin"/>
      </w:r>
      <w:r w:rsidRPr="00777F89">
        <w:rPr>
          <w:rFonts w:ascii="Times New Roman" w:hAnsi="Times New Roman" w:cs="Times New Roman"/>
          <w:color w:val="000000" w:themeColor="text1"/>
          <w:sz w:val="24"/>
          <w:szCs w:val="24"/>
          <w:lang w:val="en-US"/>
        </w:rPr>
        <w:instrText xml:space="preserve"> SEQ ( \* ARABIC </w:instrText>
      </w:r>
      <w:r w:rsidRPr="00777F89">
        <w:rPr>
          <w:rFonts w:ascii="Times New Roman" w:hAnsi="Times New Roman" w:cs="Times New Roman"/>
          <w:color w:val="000000" w:themeColor="text1"/>
          <w:sz w:val="24"/>
          <w:szCs w:val="24"/>
        </w:rPr>
        <w:fldChar w:fldCharType="separate"/>
      </w:r>
      <w:r w:rsidRPr="00777F89">
        <w:rPr>
          <w:rFonts w:ascii="Times New Roman" w:hAnsi="Times New Roman" w:cs="Times New Roman"/>
          <w:noProof/>
          <w:color w:val="000000" w:themeColor="text1"/>
          <w:sz w:val="24"/>
          <w:szCs w:val="24"/>
          <w:lang w:val="en-US"/>
        </w:rPr>
        <w:t>3</w:t>
      </w:r>
      <w:r w:rsidRPr="00777F89">
        <w:rPr>
          <w:rFonts w:ascii="Times New Roman" w:hAnsi="Times New Roman" w:cs="Times New Roman"/>
          <w:color w:val="000000" w:themeColor="text1"/>
          <w:sz w:val="24"/>
          <w:szCs w:val="24"/>
        </w:rPr>
        <w:fldChar w:fldCharType="end"/>
      </w:r>
      <w:r w:rsidRPr="00777F89">
        <w:rPr>
          <w:rFonts w:ascii="Times New Roman" w:hAnsi="Times New Roman" w:cs="Times New Roman"/>
          <w:color w:val="000000" w:themeColor="text1"/>
          <w:sz w:val="24"/>
          <w:szCs w:val="24"/>
          <w:lang w:val="en-US"/>
        </w:rPr>
        <w:t xml:space="preserve"> )</w:t>
      </w:r>
      <w:r w:rsidRPr="00777F89">
        <w:rPr>
          <w:rFonts w:ascii="Times New Roman" w:eastAsiaTheme="minorEastAsia" w:hAnsi="Times New Roman" w:cs="Times New Roman"/>
          <w:color w:val="000000" w:themeColor="text1"/>
          <w:sz w:val="28"/>
          <w:lang w:val="en-US"/>
        </w:rPr>
        <w:t xml:space="preserve"> </w:t>
      </w:r>
    </w:p>
    <w:p w:rsidR="00FA0DF1" w:rsidRDefault="00FA0DF1" w:rsidP="00FA0DF1">
      <w:pPr>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The PSI indicates increasing or decreasing proactive control tendencies. </w:t>
      </w:r>
      <w:r w:rsidRPr="00E7542E">
        <w:rPr>
          <w:rFonts w:ascii="Times New Roman" w:hAnsi="Times New Roman" w:cs="Times New Roman"/>
          <w:sz w:val="24"/>
          <w:szCs w:val="24"/>
        </w:rPr>
        <w:t>A</w:t>
      </w:r>
      <w:r>
        <w:rPr>
          <w:rFonts w:ascii="Times New Roman" w:hAnsi="Times New Roman" w:cs="Times New Roman"/>
          <w:sz w:val="24"/>
          <w:szCs w:val="24"/>
        </w:rPr>
        <w:t xml:space="preserve"> higher difference in performance for AY and BX trials was interpreted as a shift towards proactive control, as could be observed in case of improved BX and/or diminished AY performance</w:t>
      </w:r>
      <w:r w:rsidRPr="00E7542E">
        <w:rPr>
          <w:rFonts w:ascii="Times New Roman" w:hAnsi="Times New Roman" w:cs="Times New Roman"/>
          <w:sz w:val="24"/>
          <w:szCs w:val="24"/>
        </w:rPr>
        <w:t>.</w:t>
      </w:r>
      <w:r>
        <w:rPr>
          <w:rFonts w:ascii="Times New Roman" w:hAnsi="Times New Roman" w:cs="Times New Roman"/>
          <w:sz w:val="24"/>
          <w:szCs w:val="24"/>
        </w:rPr>
        <w:t xml:space="preserve"> Therefore, a higher numerator, resulting in higher PSI values, hinted at elevated proactive control levels.</w:t>
      </w:r>
      <w:r w:rsidRPr="00E7542E">
        <w:rPr>
          <w:rFonts w:ascii="Times New Roman" w:hAnsi="Times New Roman" w:cs="Times New Roman"/>
          <w:sz w:val="24"/>
          <w:szCs w:val="24"/>
        </w:rPr>
        <w:t xml:space="preserve"> </w:t>
      </w:r>
      <w:r>
        <w:rPr>
          <w:rFonts w:ascii="Times New Roman" w:hAnsi="Times New Roman" w:cs="Times New Roman"/>
          <w:sz w:val="24"/>
          <w:szCs w:val="24"/>
        </w:rPr>
        <w:t>Vice versa</w:t>
      </w:r>
      <w:r w:rsidRPr="00E7542E">
        <w:rPr>
          <w:rFonts w:ascii="Times New Roman" w:hAnsi="Times New Roman" w:cs="Times New Roman"/>
          <w:sz w:val="24"/>
          <w:szCs w:val="24"/>
        </w:rPr>
        <w:t xml:space="preserve">, a </w:t>
      </w:r>
      <w:r>
        <w:rPr>
          <w:rFonts w:ascii="Times New Roman" w:hAnsi="Times New Roman" w:cs="Times New Roman"/>
          <w:sz w:val="24"/>
          <w:szCs w:val="24"/>
        </w:rPr>
        <w:t>low</w:t>
      </w:r>
      <w:r w:rsidRPr="00E7542E">
        <w:rPr>
          <w:rFonts w:ascii="Times New Roman" w:hAnsi="Times New Roman" w:cs="Times New Roman"/>
          <w:sz w:val="24"/>
          <w:szCs w:val="24"/>
        </w:rPr>
        <w:t xml:space="preserve"> BSI for RT or ER </w:t>
      </w:r>
      <w:r>
        <w:rPr>
          <w:rFonts w:ascii="Times New Roman" w:hAnsi="Times New Roman" w:cs="Times New Roman"/>
          <w:sz w:val="24"/>
          <w:szCs w:val="24"/>
        </w:rPr>
        <w:t xml:space="preserve">was interpreted as a stronger </w:t>
      </w:r>
      <w:r w:rsidRPr="00E7542E">
        <w:rPr>
          <w:rFonts w:ascii="Times New Roman" w:hAnsi="Times New Roman" w:cs="Times New Roman"/>
          <w:sz w:val="24"/>
          <w:szCs w:val="24"/>
        </w:rPr>
        <w:t>reactiv</w:t>
      </w:r>
      <w:r>
        <w:rPr>
          <w:rFonts w:ascii="Times New Roman" w:hAnsi="Times New Roman" w:cs="Times New Roman"/>
          <w:sz w:val="24"/>
          <w:szCs w:val="24"/>
        </w:rPr>
        <w:t>e control tendency.</w:t>
      </w:r>
    </w:p>
    <w:p w:rsidR="00FA0DF1" w:rsidRPr="00F4550C" w:rsidRDefault="00FA0DF1" w:rsidP="00FA0DF1">
      <w:pPr>
        <w:rPr>
          <w:rFonts w:ascii="Times New Roman" w:hAnsi="Times New Roman" w:cs="Times New Roman"/>
        </w:rPr>
      </w:pPr>
    </w:p>
    <w:p w:rsidR="00FA0DF1" w:rsidRPr="00F4550C" w:rsidRDefault="00FA0DF1" w:rsidP="00FA0DF1">
      <w:pPr>
        <w:pStyle w:val="Heading3"/>
        <w:ind w:left="720"/>
        <w:rPr>
          <w:rFonts w:ascii="Times New Roman" w:hAnsi="Times New Roman" w:cs="Times New Roman"/>
          <w:color w:val="auto"/>
        </w:rPr>
      </w:pPr>
      <w:bookmarkStart w:id="15" w:name="_Toc508189762"/>
      <w:r w:rsidRPr="00F4550C">
        <w:rPr>
          <w:rFonts w:ascii="Times New Roman" w:hAnsi="Times New Roman" w:cs="Times New Roman"/>
          <w:color w:val="auto"/>
        </w:rPr>
        <w:t>2.4.2 fMRI pre-processing</w:t>
      </w:r>
      <w:bookmarkEnd w:id="15"/>
    </w:p>
    <w:p w:rsidR="00FA0DF1" w:rsidRDefault="00FA0DF1" w:rsidP="00FA0DF1">
      <w:pPr>
        <w:rPr>
          <w:rFonts w:ascii="Times New Roman" w:hAnsi="Times New Roman" w:cs="Times New Roman"/>
        </w:rPr>
      </w:pPr>
    </w:p>
    <w:p w:rsidR="00FA0DF1" w:rsidRPr="00F4550C" w:rsidRDefault="00FA0DF1" w:rsidP="00FA0DF1">
      <w:pPr>
        <w:rPr>
          <w:rFonts w:ascii="Times New Roman" w:hAnsi="Times New Roman" w:cs="Times New Roman"/>
        </w:rPr>
      </w:pPr>
    </w:p>
    <w:p w:rsidR="00FA0DF1" w:rsidRPr="00F4550C" w:rsidRDefault="00FA0DF1" w:rsidP="00FA0DF1">
      <w:pPr>
        <w:pStyle w:val="Heading3"/>
        <w:ind w:left="720"/>
        <w:rPr>
          <w:rFonts w:ascii="Times New Roman" w:hAnsi="Times New Roman" w:cs="Times New Roman"/>
          <w:color w:val="auto"/>
        </w:rPr>
      </w:pPr>
      <w:bookmarkStart w:id="16" w:name="_Toc508189763"/>
      <w:r w:rsidRPr="00F4550C">
        <w:rPr>
          <w:rFonts w:ascii="Times New Roman" w:hAnsi="Times New Roman" w:cs="Times New Roman"/>
          <w:color w:val="auto"/>
        </w:rPr>
        <w:t>2.4.3 EEG pre-processing</w:t>
      </w:r>
      <w:bookmarkEnd w:id="16"/>
    </w:p>
    <w:p w:rsidR="00FA0DF1" w:rsidRDefault="00FA0DF1" w:rsidP="00FA0DF1">
      <w:pPr>
        <w:rPr>
          <w:rFonts w:ascii="Times New Roman" w:hAnsi="Times New Roman" w:cs="Times New Roman"/>
        </w:rPr>
      </w:pPr>
    </w:p>
    <w:p w:rsidR="00FA0DF1" w:rsidRPr="00F4550C" w:rsidRDefault="00FA0DF1" w:rsidP="00FA0DF1">
      <w:pPr>
        <w:rPr>
          <w:rFonts w:ascii="Times New Roman" w:hAnsi="Times New Roman" w:cs="Times New Roman"/>
        </w:rPr>
      </w:pPr>
    </w:p>
    <w:p w:rsidR="00FA0DF1" w:rsidRPr="00F4550C" w:rsidRDefault="00FA0DF1" w:rsidP="00FA0DF1">
      <w:pPr>
        <w:pStyle w:val="Heading2"/>
        <w:rPr>
          <w:rFonts w:ascii="Times New Roman" w:hAnsi="Times New Roman" w:cs="Times New Roman"/>
          <w:color w:val="auto"/>
        </w:rPr>
      </w:pPr>
      <w:bookmarkStart w:id="17" w:name="_Toc508189764"/>
      <w:r w:rsidRPr="00F4550C">
        <w:rPr>
          <w:rFonts w:ascii="Times New Roman" w:hAnsi="Times New Roman" w:cs="Times New Roman"/>
          <w:color w:val="auto"/>
        </w:rPr>
        <w:t>2.5 Multimodal data analysis</w:t>
      </w:r>
      <w:bookmarkEnd w:id="17"/>
    </w:p>
    <w:p w:rsidR="00FA0DF1" w:rsidRPr="00F4550C" w:rsidRDefault="00FA0DF1" w:rsidP="00FA0DF1">
      <w:pPr>
        <w:rPr>
          <w:rFonts w:ascii="Times New Roman" w:hAnsi="Times New Roman" w:cs="Times New Roman"/>
        </w:rPr>
      </w:pPr>
    </w:p>
    <w:p w:rsidR="00FA0DF1" w:rsidRPr="00F4550C" w:rsidRDefault="00FA0DF1" w:rsidP="00FA0DF1">
      <w:pPr>
        <w:rPr>
          <w:rFonts w:ascii="Times New Roman" w:hAnsi="Times New Roman" w:cs="Times New Roman"/>
        </w:rPr>
      </w:pPr>
    </w:p>
    <w:p w:rsidR="00FA0DF1" w:rsidRPr="00F4550C" w:rsidRDefault="00FA0DF1" w:rsidP="00FA0DF1">
      <w:pPr>
        <w:pStyle w:val="Heading3"/>
        <w:ind w:left="720"/>
        <w:rPr>
          <w:rFonts w:ascii="Times New Roman" w:hAnsi="Times New Roman" w:cs="Times New Roman"/>
          <w:color w:val="auto"/>
        </w:rPr>
      </w:pPr>
      <w:bookmarkStart w:id="18" w:name="_Toc508189765"/>
      <w:r w:rsidRPr="00F4550C">
        <w:rPr>
          <w:rFonts w:ascii="Times New Roman" w:hAnsi="Times New Roman" w:cs="Times New Roman"/>
          <w:color w:val="auto"/>
        </w:rPr>
        <w:t>2.5.1 Asymmetric data integration</w:t>
      </w:r>
      <w:bookmarkEnd w:id="18"/>
    </w:p>
    <w:p w:rsidR="00FA0DF1" w:rsidRPr="00F4550C" w:rsidRDefault="00FA0DF1" w:rsidP="00FA0DF1">
      <w:pPr>
        <w:rPr>
          <w:rFonts w:ascii="Times New Roman" w:hAnsi="Times New Roman" w:cs="Times New Roman"/>
        </w:rPr>
      </w:pPr>
    </w:p>
    <w:p w:rsidR="00FA0DF1" w:rsidRPr="00F4550C" w:rsidRDefault="00FA0DF1" w:rsidP="00FA0DF1">
      <w:pPr>
        <w:pStyle w:val="Heading3"/>
        <w:ind w:left="720"/>
        <w:rPr>
          <w:rFonts w:ascii="Times New Roman" w:hAnsi="Times New Roman" w:cs="Times New Roman"/>
          <w:color w:val="auto"/>
        </w:rPr>
      </w:pPr>
      <w:bookmarkStart w:id="19" w:name="_Toc508189766"/>
      <w:r w:rsidRPr="00F4550C">
        <w:rPr>
          <w:rFonts w:ascii="Times New Roman" w:hAnsi="Times New Roman" w:cs="Times New Roman"/>
          <w:color w:val="auto"/>
        </w:rPr>
        <w:t>2.5.2 Joint and Parallel ICA</w:t>
      </w:r>
      <w:bookmarkEnd w:id="19"/>
    </w:p>
    <w:p w:rsidR="00FA0DF1" w:rsidRPr="00F4550C" w:rsidRDefault="00FA0DF1" w:rsidP="00FA0DF1">
      <w:pPr>
        <w:rPr>
          <w:rFonts w:ascii="Times New Roman" w:hAnsi="Times New Roman" w:cs="Times New Roman"/>
        </w:rPr>
      </w:pPr>
    </w:p>
    <w:p w:rsidR="00FA0DF1" w:rsidRPr="00F4550C" w:rsidRDefault="00FA0DF1" w:rsidP="00FA0DF1">
      <w:pPr>
        <w:pStyle w:val="Heading3"/>
        <w:ind w:left="720"/>
        <w:rPr>
          <w:rFonts w:ascii="Times New Roman" w:hAnsi="Times New Roman" w:cs="Times New Roman"/>
          <w:color w:val="auto"/>
        </w:rPr>
      </w:pPr>
      <w:bookmarkStart w:id="20" w:name="_Toc508189767"/>
      <w:r>
        <w:rPr>
          <w:rFonts w:ascii="Times New Roman" w:hAnsi="Times New Roman" w:cs="Times New Roman"/>
          <w:color w:val="auto"/>
        </w:rPr>
        <w:lastRenderedPageBreak/>
        <w:t>2.5.3</w:t>
      </w:r>
      <w:r w:rsidRPr="00F4550C">
        <w:rPr>
          <w:rFonts w:ascii="Times New Roman" w:hAnsi="Times New Roman" w:cs="Times New Roman"/>
          <w:color w:val="auto"/>
        </w:rPr>
        <w:t xml:space="preserve"> Multiway Partial Least Squares regression</w:t>
      </w:r>
      <w:bookmarkEnd w:id="20"/>
      <w:r w:rsidRPr="00F4550C">
        <w:rPr>
          <w:rFonts w:ascii="Times New Roman" w:hAnsi="Times New Roman" w:cs="Times New Roman"/>
          <w:color w:val="auto"/>
        </w:rPr>
        <w:t xml:space="preserve"> </w:t>
      </w:r>
    </w:p>
    <w:p w:rsidR="00FA0DF1" w:rsidRPr="00F4550C" w:rsidRDefault="00FA0DF1" w:rsidP="00FA0DF1">
      <w:pPr>
        <w:rPr>
          <w:rFonts w:ascii="Times New Roman" w:hAnsi="Times New Roman" w:cs="Times New Roman"/>
        </w:rPr>
      </w:pPr>
    </w:p>
    <w:p w:rsidR="00FA0DF1" w:rsidRPr="00F4550C" w:rsidRDefault="00FA0DF1" w:rsidP="00FA0DF1">
      <w:pPr>
        <w:pStyle w:val="Heading3"/>
        <w:ind w:left="720"/>
        <w:rPr>
          <w:rFonts w:ascii="Times New Roman" w:hAnsi="Times New Roman" w:cs="Times New Roman"/>
          <w:color w:val="auto"/>
        </w:rPr>
      </w:pPr>
      <w:bookmarkStart w:id="21" w:name="_Toc508189768"/>
      <w:r>
        <w:rPr>
          <w:rFonts w:ascii="Times New Roman" w:hAnsi="Times New Roman" w:cs="Times New Roman"/>
          <w:color w:val="auto"/>
        </w:rPr>
        <w:t>2.5.4</w:t>
      </w:r>
      <w:r w:rsidRPr="00F4550C">
        <w:rPr>
          <w:rFonts w:ascii="Times New Roman" w:hAnsi="Times New Roman" w:cs="Times New Roman"/>
          <w:color w:val="auto"/>
        </w:rPr>
        <w:t xml:space="preserve"> Multilevel modeling</w:t>
      </w:r>
      <w:bookmarkEnd w:id="21"/>
    </w:p>
    <w:p w:rsidR="003B3E4B" w:rsidRPr="00FA0DF1" w:rsidRDefault="003B3E4B" w:rsidP="00FA0DF1">
      <w:bookmarkStart w:id="22" w:name="_GoBack"/>
      <w:bookmarkEnd w:id="22"/>
    </w:p>
    <w:sectPr w:rsidR="003B3E4B" w:rsidRPr="00FA0DF1">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B50163"/>
    <w:multiLevelType w:val="multilevel"/>
    <w:tmpl w:val="BFA6B5E4"/>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3DA22FBD"/>
    <w:multiLevelType w:val="multilevel"/>
    <w:tmpl w:val="957EAAD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415631CA"/>
    <w:multiLevelType w:val="hybridMultilevel"/>
    <w:tmpl w:val="342CC4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CC905F7"/>
    <w:multiLevelType w:val="hybridMultilevel"/>
    <w:tmpl w:val="2F423DEE"/>
    <w:lvl w:ilvl="0" w:tplc="CC848CA6">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4" w15:restartNumberingAfterBreak="0">
    <w:nsid w:val="669000F2"/>
    <w:multiLevelType w:val="hybridMultilevel"/>
    <w:tmpl w:val="1D406C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9E297D"/>
    <w:multiLevelType w:val="hybridMultilevel"/>
    <w:tmpl w:val="69EAA0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587F75"/>
    <w:multiLevelType w:val="multilevel"/>
    <w:tmpl w:val="1FC87DD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79963884"/>
    <w:multiLevelType w:val="hybridMultilevel"/>
    <w:tmpl w:val="B1B851D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3"/>
  </w:num>
  <w:num w:numId="3">
    <w:abstractNumId w:val="0"/>
  </w:num>
  <w:num w:numId="4">
    <w:abstractNumId w:val="4"/>
  </w:num>
  <w:num w:numId="5">
    <w:abstractNumId w:val="1"/>
  </w:num>
  <w:num w:numId="6">
    <w:abstractNumId w:val="2"/>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7C7F"/>
    <w:rsid w:val="000115CD"/>
    <w:rsid w:val="00016E35"/>
    <w:rsid w:val="000507FB"/>
    <w:rsid w:val="00050A0A"/>
    <w:rsid w:val="00056710"/>
    <w:rsid w:val="00057A9D"/>
    <w:rsid w:val="0007649E"/>
    <w:rsid w:val="000952CC"/>
    <w:rsid w:val="000A0549"/>
    <w:rsid w:val="00120D6B"/>
    <w:rsid w:val="00120E83"/>
    <w:rsid w:val="001252A6"/>
    <w:rsid w:val="00125D1D"/>
    <w:rsid w:val="00146F94"/>
    <w:rsid w:val="001652F8"/>
    <w:rsid w:val="00184C16"/>
    <w:rsid w:val="001A0660"/>
    <w:rsid w:val="001C39F2"/>
    <w:rsid w:val="001D3666"/>
    <w:rsid w:val="001E1AA6"/>
    <w:rsid w:val="002073C9"/>
    <w:rsid w:val="00227097"/>
    <w:rsid w:val="00231399"/>
    <w:rsid w:val="00256AD2"/>
    <w:rsid w:val="00284F7D"/>
    <w:rsid w:val="00293AE6"/>
    <w:rsid w:val="002A541C"/>
    <w:rsid w:val="002B48F5"/>
    <w:rsid w:val="002B5764"/>
    <w:rsid w:val="002D74E9"/>
    <w:rsid w:val="002F1D3E"/>
    <w:rsid w:val="00305C64"/>
    <w:rsid w:val="00353D60"/>
    <w:rsid w:val="003861C2"/>
    <w:rsid w:val="00394AFF"/>
    <w:rsid w:val="003A6157"/>
    <w:rsid w:val="003B3E4B"/>
    <w:rsid w:val="003E2ACC"/>
    <w:rsid w:val="003E4CED"/>
    <w:rsid w:val="0040629D"/>
    <w:rsid w:val="00417400"/>
    <w:rsid w:val="00420802"/>
    <w:rsid w:val="00420FB1"/>
    <w:rsid w:val="0044064F"/>
    <w:rsid w:val="00463168"/>
    <w:rsid w:val="00463621"/>
    <w:rsid w:val="004639CC"/>
    <w:rsid w:val="00470B7E"/>
    <w:rsid w:val="0047715F"/>
    <w:rsid w:val="00481C84"/>
    <w:rsid w:val="004838F8"/>
    <w:rsid w:val="004B20E5"/>
    <w:rsid w:val="004C5AED"/>
    <w:rsid w:val="004F21EC"/>
    <w:rsid w:val="004F4EE9"/>
    <w:rsid w:val="00522F58"/>
    <w:rsid w:val="00542CC0"/>
    <w:rsid w:val="0056432B"/>
    <w:rsid w:val="005832C3"/>
    <w:rsid w:val="00585A1F"/>
    <w:rsid w:val="005A460E"/>
    <w:rsid w:val="005B7C7F"/>
    <w:rsid w:val="005C0B78"/>
    <w:rsid w:val="005E3411"/>
    <w:rsid w:val="00631983"/>
    <w:rsid w:val="006503D5"/>
    <w:rsid w:val="006D1AFF"/>
    <w:rsid w:val="00706077"/>
    <w:rsid w:val="00715C8D"/>
    <w:rsid w:val="00753038"/>
    <w:rsid w:val="007A6C35"/>
    <w:rsid w:val="007C2D13"/>
    <w:rsid w:val="007C55F6"/>
    <w:rsid w:val="007C5B36"/>
    <w:rsid w:val="007C75D0"/>
    <w:rsid w:val="007E39B7"/>
    <w:rsid w:val="007E7387"/>
    <w:rsid w:val="007F08A6"/>
    <w:rsid w:val="008143CD"/>
    <w:rsid w:val="00836683"/>
    <w:rsid w:val="0085204A"/>
    <w:rsid w:val="00862A63"/>
    <w:rsid w:val="00866A11"/>
    <w:rsid w:val="008A22DE"/>
    <w:rsid w:val="008A4543"/>
    <w:rsid w:val="008B36D3"/>
    <w:rsid w:val="008B58F8"/>
    <w:rsid w:val="008D0219"/>
    <w:rsid w:val="008E208A"/>
    <w:rsid w:val="008F52D4"/>
    <w:rsid w:val="0092549D"/>
    <w:rsid w:val="00925F35"/>
    <w:rsid w:val="00927325"/>
    <w:rsid w:val="009420B0"/>
    <w:rsid w:val="009839F7"/>
    <w:rsid w:val="00985F1E"/>
    <w:rsid w:val="00996956"/>
    <w:rsid w:val="009C56B6"/>
    <w:rsid w:val="009E4FF3"/>
    <w:rsid w:val="009F6441"/>
    <w:rsid w:val="009F6F40"/>
    <w:rsid w:val="00A47CE2"/>
    <w:rsid w:val="00AD5A5A"/>
    <w:rsid w:val="00AD6DA1"/>
    <w:rsid w:val="00AE7FAD"/>
    <w:rsid w:val="00AF2634"/>
    <w:rsid w:val="00B0616D"/>
    <w:rsid w:val="00B123BD"/>
    <w:rsid w:val="00B440A4"/>
    <w:rsid w:val="00B72288"/>
    <w:rsid w:val="00B73766"/>
    <w:rsid w:val="00B80B90"/>
    <w:rsid w:val="00BF2B56"/>
    <w:rsid w:val="00BF5C98"/>
    <w:rsid w:val="00C02001"/>
    <w:rsid w:val="00C02140"/>
    <w:rsid w:val="00C51951"/>
    <w:rsid w:val="00C742D3"/>
    <w:rsid w:val="00C95113"/>
    <w:rsid w:val="00CB0D19"/>
    <w:rsid w:val="00CE1856"/>
    <w:rsid w:val="00CF1C70"/>
    <w:rsid w:val="00D16A82"/>
    <w:rsid w:val="00D21DEE"/>
    <w:rsid w:val="00DA0B8C"/>
    <w:rsid w:val="00DA1E6A"/>
    <w:rsid w:val="00DA6272"/>
    <w:rsid w:val="00DC765E"/>
    <w:rsid w:val="00DD5216"/>
    <w:rsid w:val="00E35415"/>
    <w:rsid w:val="00E40032"/>
    <w:rsid w:val="00E830F8"/>
    <w:rsid w:val="00EA12BB"/>
    <w:rsid w:val="00EA7BDC"/>
    <w:rsid w:val="00EB489F"/>
    <w:rsid w:val="00EC00CE"/>
    <w:rsid w:val="00EC36BC"/>
    <w:rsid w:val="00EF6487"/>
    <w:rsid w:val="00F254CB"/>
    <w:rsid w:val="00F276DD"/>
    <w:rsid w:val="00F4399A"/>
    <w:rsid w:val="00F52B2B"/>
    <w:rsid w:val="00F87D8A"/>
    <w:rsid w:val="00FA0DF1"/>
    <w:rsid w:val="00FA5AD7"/>
    <w:rsid w:val="00FD020D"/>
    <w:rsid w:val="00FD1A7A"/>
    <w:rsid w:val="00FD22A1"/>
    <w:rsid w:val="00FD2D22"/>
    <w:rsid w:val="00FF4A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A42D384-0677-4809-958E-90A28FC5C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50A0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87D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22F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22F5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0A0A"/>
    <w:rPr>
      <w:color w:val="0563C1" w:themeColor="hyperlink"/>
      <w:u w:val="single"/>
    </w:rPr>
  </w:style>
  <w:style w:type="character" w:customStyle="1" w:styleId="Heading1Char">
    <w:name w:val="Heading 1 Char"/>
    <w:basedOn w:val="DefaultParagraphFont"/>
    <w:link w:val="Heading1"/>
    <w:uiPriority w:val="9"/>
    <w:rsid w:val="00050A0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50A0A"/>
    <w:pPr>
      <w:outlineLvl w:val="9"/>
    </w:pPr>
    <w:rPr>
      <w:lang w:eastAsia="en-GB"/>
    </w:rPr>
  </w:style>
  <w:style w:type="paragraph" w:styleId="TOC1">
    <w:name w:val="toc 1"/>
    <w:basedOn w:val="Normal"/>
    <w:next w:val="Normal"/>
    <w:autoRedefine/>
    <w:uiPriority w:val="39"/>
    <w:unhideWhenUsed/>
    <w:rsid w:val="00050A0A"/>
    <w:pPr>
      <w:spacing w:after="100"/>
    </w:pPr>
  </w:style>
  <w:style w:type="character" w:customStyle="1" w:styleId="Heading2Char">
    <w:name w:val="Heading 2 Char"/>
    <w:basedOn w:val="DefaultParagraphFont"/>
    <w:link w:val="Heading2"/>
    <w:uiPriority w:val="9"/>
    <w:rsid w:val="00F87D8A"/>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8A4543"/>
    <w:pPr>
      <w:spacing w:after="100"/>
      <w:ind w:left="220"/>
    </w:pPr>
  </w:style>
  <w:style w:type="character" w:styleId="PlaceholderText">
    <w:name w:val="Placeholder Text"/>
    <w:basedOn w:val="DefaultParagraphFont"/>
    <w:uiPriority w:val="99"/>
    <w:semiHidden/>
    <w:rsid w:val="00E830F8"/>
    <w:rPr>
      <w:color w:val="808080"/>
    </w:rPr>
  </w:style>
  <w:style w:type="paragraph" w:styleId="ListParagraph">
    <w:name w:val="List Paragraph"/>
    <w:basedOn w:val="Normal"/>
    <w:uiPriority w:val="34"/>
    <w:qFormat/>
    <w:rsid w:val="00E830F8"/>
    <w:pPr>
      <w:ind w:left="720"/>
      <w:contextualSpacing/>
    </w:pPr>
  </w:style>
  <w:style w:type="character" w:customStyle="1" w:styleId="Heading3Char">
    <w:name w:val="Heading 3 Char"/>
    <w:basedOn w:val="DefaultParagraphFont"/>
    <w:link w:val="Heading3"/>
    <w:uiPriority w:val="9"/>
    <w:rsid w:val="00522F5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22F58"/>
    <w:rPr>
      <w:rFonts w:asciiTheme="majorHAnsi" w:eastAsiaTheme="majorEastAsia" w:hAnsiTheme="majorHAnsi" w:cstheme="majorBidi"/>
      <w:i/>
      <w:iCs/>
      <w:color w:val="2E74B5" w:themeColor="accent1" w:themeShade="BF"/>
    </w:rPr>
  </w:style>
  <w:style w:type="paragraph" w:styleId="TOC3">
    <w:name w:val="toc 3"/>
    <w:basedOn w:val="Normal"/>
    <w:next w:val="Normal"/>
    <w:autoRedefine/>
    <w:uiPriority w:val="39"/>
    <w:unhideWhenUsed/>
    <w:rsid w:val="003B3E4B"/>
    <w:pPr>
      <w:spacing w:after="100"/>
      <w:ind w:left="440"/>
    </w:pPr>
  </w:style>
  <w:style w:type="paragraph" w:customStyle="1" w:styleId="Default">
    <w:name w:val="Default"/>
    <w:rsid w:val="00706077"/>
    <w:pPr>
      <w:autoSpaceDE w:val="0"/>
      <w:autoSpaceDN w:val="0"/>
      <w:adjustRightInd w:val="0"/>
      <w:spacing w:after="0" w:line="240" w:lineRule="auto"/>
    </w:pPr>
    <w:rPr>
      <w:rFonts w:ascii="Calibri" w:hAnsi="Calibri" w:cs="Calibri"/>
      <w:color w:val="000000"/>
      <w:sz w:val="24"/>
      <w:szCs w:val="24"/>
    </w:rPr>
  </w:style>
  <w:style w:type="paragraph" w:styleId="NoSpacing">
    <w:name w:val="No Spacing"/>
    <w:uiPriority w:val="1"/>
    <w:qFormat/>
    <w:rsid w:val="00E40032"/>
    <w:pPr>
      <w:spacing w:after="0" w:line="240" w:lineRule="auto"/>
    </w:pPr>
    <w:rPr>
      <w:lang w:val="de-DE"/>
    </w:rPr>
  </w:style>
  <w:style w:type="paragraph" w:styleId="NormalWeb">
    <w:name w:val="Normal (Web)"/>
    <w:basedOn w:val="Normal"/>
    <w:uiPriority w:val="99"/>
    <w:unhideWhenUsed/>
    <w:rsid w:val="000507FB"/>
    <w:pPr>
      <w:spacing w:before="100" w:beforeAutospacing="1" w:after="100" w:afterAutospacing="1" w:line="240" w:lineRule="auto"/>
    </w:pPr>
    <w:rPr>
      <w:rFonts w:ascii="Times New Roman" w:eastAsiaTheme="minorEastAsia" w:hAnsi="Times New Roman" w:cs="Times New Roman"/>
      <w:sz w:val="24"/>
      <w:szCs w:val="24"/>
      <w:lang w:val="de-DE" w:eastAsia="de-DE"/>
    </w:rPr>
  </w:style>
  <w:style w:type="paragraph" w:styleId="Caption">
    <w:name w:val="caption"/>
    <w:basedOn w:val="Normal"/>
    <w:next w:val="Normal"/>
    <w:uiPriority w:val="35"/>
    <w:unhideWhenUsed/>
    <w:qFormat/>
    <w:rsid w:val="00FA0DF1"/>
    <w:pPr>
      <w:spacing w:after="200" w:line="240" w:lineRule="auto"/>
    </w:pPr>
    <w:rPr>
      <w:i/>
      <w:iCs/>
      <w:color w:val="44546A" w:themeColor="text2"/>
      <w:sz w:val="18"/>
      <w:szCs w:val="18"/>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3801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B1CAFA-E667-E547-A62D-AD67E7AA1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810</Words>
  <Characters>49205</Characters>
  <Application>Microsoft Office Word</Application>
  <DocSecurity>0</DocSecurity>
  <Lines>410</Lines>
  <Paragraphs>11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6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e</dc:creator>
  <cp:keywords/>
  <dc:description/>
  <cp:lastModifiedBy>Malte</cp:lastModifiedBy>
  <cp:revision>3</cp:revision>
  <dcterms:created xsi:type="dcterms:W3CDTF">2018-03-06T14:40:00Z</dcterms:created>
  <dcterms:modified xsi:type="dcterms:W3CDTF">2018-03-13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f437ba-f466-32dd-99cb-c6f676a68988</vt:lpwstr>
  </property>
  <property fmtid="{D5CDD505-2E9C-101B-9397-08002B2CF9AE}" pid="24" name="Mendeley Citation Style_1">
    <vt:lpwstr>http://www.zotero.org/styles/apa</vt:lpwstr>
  </property>
</Properties>
</file>